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74FE" w:rsidRDefault="000D2B69">
      <w:pPr>
        <w:pStyle w:val="Title"/>
      </w:pPr>
      <w:r>
        <w:rPr>
          <w:noProof/>
        </w:rPr>
        <w:drawing>
          <wp:inline distT="0" distB="0" distL="0" distR="0">
            <wp:extent cx="2437200" cy="90219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ahorse-outline-clip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7200" cy="902197"/>
                    </a:xfrm>
                    <a:prstGeom prst="rect">
                      <a:avLst/>
                    </a:prstGeom>
                  </pic:spPr>
                </pic:pic>
              </a:graphicData>
            </a:graphic>
          </wp:inline>
        </w:drawing>
      </w:r>
    </w:p>
    <w:p w:rsidR="0071518B" w:rsidRDefault="0071518B">
      <w:pPr>
        <w:pStyle w:val="Title"/>
      </w:pPr>
      <w:r>
        <w:t>Seahorse:</w:t>
      </w:r>
    </w:p>
    <w:p w:rsidR="00010BE0" w:rsidRDefault="002D0EFA">
      <w:pPr>
        <w:pStyle w:val="Title"/>
      </w:pPr>
      <w:r>
        <w:t>Project One Report</w:t>
      </w:r>
    </w:p>
    <w:p w:rsidR="0071518B" w:rsidRDefault="0071518B" w:rsidP="0071518B"/>
    <w:p w:rsidR="0071518B" w:rsidRDefault="0071518B" w:rsidP="0071518B"/>
    <w:p w:rsidR="0071518B" w:rsidRDefault="0071518B" w:rsidP="0071518B"/>
    <w:p w:rsidR="0071518B" w:rsidRDefault="0071518B" w:rsidP="0071518B"/>
    <w:p w:rsidR="00010BE0" w:rsidRDefault="002D0EFA" w:rsidP="0071518B">
      <w:r>
        <w:t xml:space="preserve">Date: </w:t>
      </w:r>
      <w:r w:rsidR="0071518B">
        <w:fldChar w:fldCharType="begin"/>
      </w:r>
      <w:r w:rsidR="0071518B">
        <w:instrText xml:space="preserve"> DATE \@ "d MMMM yyyy" </w:instrText>
      </w:r>
      <w:r w:rsidR="0071518B">
        <w:fldChar w:fldCharType="separate"/>
      </w:r>
      <w:r w:rsidR="000631D5">
        <w:rPr>
          <w:noProof/>
        </w:rPr>
        <w:t>11 October 2018</w:t>
      </w:r>
      <w:r w:rsidR="0071518B">
        <w:fldChar w:fldCharType="end"/>
      </w:r>
    </w:p>
    <w:p w:rsidR="00010BE0" w:rsidRDefault="002D0EFA">
      <w:pPr>
        <w:pStyle w:val="BodyText"/>
      </w:pPr>
      <w:r>
        <w:t>Author: Michael McGrath</w:t>
      </w:r>
    </w:p>
    <w:p w:rsidR="00010BE0" w:rsidRDefault="00330954">
      <w:pPr>
        <w:pStyle w:val="BodyText"/>
      </w:pPr>
      <w:r>
        <w:t>Reviewers:</w:t>
      </w:r>
    </w:p>
    <w:p w:rsidR="00330954" w:rsidRDefault="00330954">
      <w:pPr>
        <w:pStyle w:val="BodyText"/>
      </w:pPr>
      <w:r>
        <w:t>Javier Lopez, University of Warwick</w:t>
      </w:r>
    </w:p>
    <w:p w:rsidR="00330954" w:rsidRDefault="00330954">
      <w:pPr>
        <w:pStyle w:val="BodyText"/>
      </w:pPr>
      <w:r>
        <w:t>More to be added</w:t>
      </w:r>
    </w:p>
    <w:p w:rsidR="0071518B" w:rsidRDefault="0071518B">
      <w:pPr>
        <w:rPr>
          <w:rFonts w:asciiTheme="majorHAnsi" w:eastAsiaTheme="majorEastAsia" w:hAnsiTheme="majorHAnsi" w:cstheme="majorBidi"/>
          <w:b/>
          <w:bCs/>
          <w:color w:val="345A8A" w:themeColor="accent1" w:themeShade="B5"/>
          <w:sz w:val="32"/>
          <w:szCs w:val="32"/>
        </w:rPr>
      </w:pPr>
      <w:bookmarkStart w:id="0" w:name="version-history"/>
      <w:bookmarkEnd w:id="0"/>
      <w:r>
        <w:br w:type="page"/>
      </w:r>
    </w:p>
    <w:p w:rsidR="00010BE0" w:rsidRDefault="002D0EFA" w:rsidP="0071518B">
      <w:pPr>
        <w:pStyle w:val="TOCHeading"/>
      </w:pPr>
      <w:r>
        <w:lastRenderedPageBreak/>
        <w:t>Version History</w:t>
      </w:r>
    </w:p>
    <w:p w:rsidR="00010BE0" w:rsidRDefault="002D0EFA">
      <w:pPr>
        <w:pStyle w:val="FirstParagraph"/>
      </w:pPr>
      <w:r>
        <w:t>V0.0 First draft, not for review</w:t>
      </w:r>
    </w:p>
    <w:p w:rsidR="0071518B" w:rsidRDefault="0071518B">
      <w:pPr>
        <w:rPr>
          <w:rFonts w:asciiTheme="majorHAnsi" w:eastAsiaTheme="majorEastAsia" w:hAnsiTheme="majorHAnsi" w:cstheme="majorBidi"/>
          <w:color w:val="365F91" w:themeColor="accent1" w:themeShade="BF"/>
          <w:sz w:val="32"/>
          <w:szCs w:val="32"/>
        </w:rPr>
      </w:pPr>
      <w:bookmarkStart w:id="1" w:name="table-of-figures"/>
      <w:bookmarkEnd w:id="1"/>
      <w:r>
        <w:br w:type="page"/>
      </w:r>
    </w:p>
    <w:p w:rsidR="00010BE0" w:rsidRDefault="0071518B" w:rsidP="0071518B">
      <w:pPr>
        <w:pStyle w:val="TOCHeading"/>
      </w:pPr>
      <w:r>
        <w:lastRenderedPageBreak/>
        <w:t>List</w:t>
      </w:r>
      <w:r w:rsidR="002D0EFA">
        <w:t xml:space="preserve"> of figures</w:t>
      </w:r>
    </w:p>
    <w:bookmarkStart w:id="2" w:name="table-of-tables"/>
    <w:bookmarkEnd w:id="2"/>
    <w:p w:rsidR="00C05125" w:rsidRDefault="0071518B">
      <w:pPr>
        <w:pStyle w:val="TableofFigures"/>
        <w:tabs>
          <w:tab w:val="right" w:leader="dot" w:pos="9350"/>
        </w:tabs>
        <w:rPr>
          <w:rFonts w:eastAsiaTheme="minorEastAsia"/>
          <w:noProof/>
          <w:sz w:val="22"/>
          <w:szCs w:val="22"/>
          <w:lang w:val="en-GB" w:eastAsia="en-GB"/>
        </w:rPr>
      </w:pPr>
      <w:r>
        <w:rPr>
          <w:b/>
          <w:bCs/>
        </w:rPr>
        <w:fldChar w:fldCharType="begin"/>
      </w:r>
      <w:r>
        <w:instrText xml:space="preserve"> TOC \h \z \c "Figure" </w:instrText>
      </w:r>
      <w:r>
        <w:rPr>
          <w:b/>
          <w:bCs/>
        </w:rPr>
        <w:fldChar w:fldCharType="separate"/>
      </w:r>
      <w:hyperlink w:anchor="_Toc526797878" w:history="1">
        <w:r w:rsidR="00C05125" w:rsidRPr="00DD778B">
          <w:rPr>
            <w:rStyle w:val="Hyperlink"/>
            <w:noProof/>
          </w:rPr>
          <w:t>Figure 1 Original Data Lifecycle Model (ODLM)</w:t>
        </w:r>
        <w:r w:rsidR="00C05125">
          <w:rPr>
            <w:noProof/>
            <w:webHidden/>
          </w:rPr>
          <w:tab/>
        </w:r>
        <w:r w:rsidR="00C05125">
          <w:rPr>
            <w:noProof/>
            <w:webHidden/>
          </w:rPr>
          <w:fldChar w:fldCharType="begin"/>
        </w:r>
        <w:r w:rsidR="00C05125">
          <w:rPr>
            <w:noProof/>
            <w:webHidden/>
          </w:rPr>
          <w:instrText xml:space="preserve"> PAGEREF _Toc526797878 \h </w:instrText>
        </w:r>
        <w:r w:rsidR="00C05125">
          <w:rPr>
            <w:noProof/>
            <w:webHidden/>
          </w:rPr>
        </w:r>
        <w:r w:rsidR="00C05125">
          <w:rPr>
            <w:noProof/>
            <w:webHidden/>
          </w:rPr>
          <w:fldChar w:fldCharType="separate"/>
        </w:r>
        <w:r w:rsidR="00C05125">
          <w:rPr>
            <w:noProof/>
            <w:webHidden/>
          </w:rPr>
          <w:t>5</w:t>
        </w:r>
        <w:r w:rsidR="00C05125">
          <w:rPr>
            <w:noProof/>
            <w:webHidden/>
          </w:rPr>
          <w:fldChar w:fldCharType="end"/>
        </w:r>
      </w:hyperlink>
    </w:p>
    <w:p w:rsidR="00C05125" w:rsidRDefault="00330954">
      <w:pPr>
        <w:pStyle w:val="TableofFigures"/>
        <w:tabs>
          <w:tab w:val="right" w:leader="dot" w:pos="9350"/>
        </w:tabs>
        <w:rPr>
          <w:rFonts w:eastAsiaTheme="minorEastAsia"/>
          <w:noProof/>
          <w:sz w:val="22"/>
          <w:szCs w:val="22"/>
          <w:lang w:val="en-GB" w:eastAsia="en-GB"/>
        </w:rPr>
      </w:pPr>
      <w:hyperlink w:anchor="_Toc526797879" w:history="1">
        <w:r w:rsidR="00C05125" w:rsidRPr="00DD778B">
          <w:rPr>
            <w:rStyle w:val="Hyperlink"/>
            <w:noProof/>
          </w:rPr>
          <w:t>Figure 2 DLM as presented by Lenhardt et al., 2014</w:t>
        </w:r>
        <w:r w:rsidR="00C05125">
          <w:rPr>
            <w:noProof/>
            <w:webHidden/>
          </w:rPr>
          <w:tab/>
        </w:r>
        <w:r w:rsidR="00C05125">
          <w:rPr>
            <w:noProof/>
            <w:webHidden/>
          </w:rPr>
          <w:fldChar w:fldCharType="begin"/>
        </w:r>
        <w:r w:rsidR="00C05125">
          <w:rPr>
            <w:noProof/>
            <w:webHidden/>
          </w:rPr>
          <w:instrText xml:space="preserve"> PAGEREF _Toc526797879 \h </w:instrText>
        </w:r>
        <w:r w:rsidR="00C05125">
          <w:rPr>
            <w:noProof/>
            <w:webHidden/>
          </w:rPr>
        </w:r>
        <w:r w:rsidR="00C05125">
          <w:rPr>
            <w:noProof/>
            <w:webHidden/>
          </w:rPr>
          <w:fldChar w:fldCharType="separate"/>
        </w:r>
        <w:r w:rsidR="00C05125">
          <w:rPr>
            <w:noProof/>
            <w:webHidden/>
          </w:rPr>
          <w:t>7</w:t>
        </w:r>
        <w:r w:rsidR="00C05125">
          <w:rPr>
            <w:noProof/>
            <w:webHidden/>
          </w:rPr>
          <w:fldChar w:fldCharType="end"/>
        </w:r>
      </w:hyperlink>
    </w:p>
    <w:p w:rsidR="00C05125" w:rsidRDefault="00330954">
      <w:pPr>
        <w:pStyle w:val="TableofFigures"/>
        <w:tabs>
          <w:tab w:val="right" w:leader="dot" w:pos="9350"/>
        </w:tabs>
        <w:rPr>
          <w:rFonts w:eastAsiaTheme="minorEastAsia"/>
          <w:noProof/>
          <w:sz w:val="22"/>
          <w:szCs w:val="22"/>
          <w:lang w:val="en-GB" w:eastAsia="en-GB"/>
        </w:rPr>
      </w:pPr>
      <w:hyperlink w:anchor="_Toc526797880" w:history="1">
        <w:r w:rsidR="00C05125" w:rsidRPr="00DD778B">
          <w:rPr>
            <w:rStyle w:val="Hyperlink"/>
            <w:noProof/>
          </w:rPr>
          <w:t>Figure 3 DLM as presented by Spirion</w:t>
        </w:r>
        <w:r w:rsidR="00C05125">
          <w:rPr>
            <w:noProof/>
            <w:webHidden/>
          </w:rPr>
          <w:tab/>
        </w:r>
        <w:r w:rsidR="00C05125">
          <w:rPr>
            <w:noProof/>
            <w:webHidden/>
          </w:rPr>
          <w:fldChar w:fldCharType="begin"/>
        </w:r>
        <w:r w:rsidR="00C05125">
          <w:rPr>
            <w:noProof/>
            <w:webHidden/>
          </w:rPr>
          <w:instrText xml:space="preserve"> PAGEREF _Toc526797880 \h </w:instrText>
        </w:r>
        <w:r w:rsidR="00C05125">
          <w:rPr>
            <w:noProof/>
            <w:webHidden/>
          </w:rPr>
        </w:r>
        <w:r w:rsidR="00C05125">
          <w:rPr>
            <w:noProof/>
            <w:webHidden/>
          </w:rPr>
          <w:fldChar w:fldCharType="separate"/>
        </w:r>
        <w:r w:rsidR="00C05125">
          <w:rPr>
            <w:noProof/>
            <w:webHidden/>
          </w:rPr>
          <w:t>9</w:t>
        </w:r>
        <w:r w:rsidR="00C05125">
          <w:rPr>
            <w:noProof/>
            <w:webHidden/>
          </w:rPr>
          <w:fldChar w:fldCharType="end"/>
        </w:r>
      </w:hyperlink>
    </w:p>
    <w:p w:rsidR="00C05125" w:rsidRDefault="00330954">
      <w:pPr>
        <w:pStyle w:val="TableofFigures"/>
        <w:tabs>
          <w:tab w:val="right" w:leader="dot" w:pos="9350"/>
        </w:tabs>
        <w:rPr>
          <w:rFonts w:eastAsiaTheme="minorEastAsia"/>
          <w:noProof/>
          <w:sz w:val="22"/>
          <w:szCs w:val="22"/>
          <w:lang w:val="en-GB" w:eastAsia="en-GB"/>
        </w:rPr>
      </w:pPr>
      <w:hyperlink w:anchor="_Toc526797881" w:history="1">
        <w:r w:rsidR="00C05125" w:rsidRPr="00DD778B">
          <w:rPr>
            <w:rStyle w:val="Hyperlink"/>
            <w:noProof/>
          </w:rPr>
          <w:t>Figure 4 ITTStar DLM</w:t>
        </w:r>
        <w:r w:rsidR="00C05125">
          <w:rPr>
            <w:noProof/>
            <w:webHidden/>
          </w:rPr>
          <w:tab/>
        </w:r>
        <w:r w:rsidR="00C05125">
          <w:rPr>
            <w:noProof/>
            <w:webHidden/>
          </w:rPr>
          <w:fldChar w:fldCharType="begin"/>
        </w:r>
        <w:r w:rsidR="00C05125">
          <w:rPr>
            <w:noProof/>
            <w:webHidden/>
          </w:rPr>
          <w:instrText xml:space="preserve"> PAGEREF _Toc526797881 \h </w:instrText>
        </w:r>
        <w:r w:rsidR="00C05125">
          <w:rPr>
            <w:noProof/>
            <w:webHidden/>
          </w:rPr>
        </w:r>
        <w:r w:rsidR="00C05125">
          <w:rPr>
            <w:noProof/>
            <w:webHidden/>
          </w:rPr>
          <w:fldChar w:fldCharType="separate"/>
        </w:r>
        <w:r w:rsidR="00C05125">
          <w:rPr>
            <w:noProof/>
            <w:webHidden/>
          </w:rPr>
          <w:t>10</w:t>
        </w:r>
        <w:r w:rsidR="00C05125">
          <w:rPr>
            <w:noProof/>
            <w:webHidden/>
          </w:rPr>
          <w:fldChar w:fldCharType="end"/>
        </w:r>
      </w:hyperlink>
    </w:p>
    <w:p w:rsidR="00010BE0" w:rsidRDefault="0071518B">
      <w:pPr>
        <w:pStyle w:val="Heading1"/>
      </w:pPr>
      <w:r>
        <w:rPr>
          <w:rFonts w:asciiTheme="minorHAnsi" w:eastAsiaTheme="minorHAnsi" w:hAnsiTheme="minorHAnsi" w:cstheme="minorBidi"/>
          <w:b w:val="0"/>
          <w:bCs w:val="0"/>
          <w:color w:val="auto"/>
          <w:sz w:val="24"/>
          <w:szCs w:val="24"/>
        </w:rPr>
        <w:fldChar w:fldCharType="end"/>
      </w:r>
    </w:p>
    <w:p w:rsidR="0071518B" w:rsidRDefault="0071518B" w:rsidP="00F4345A">
      <w:pPr>
        <w:pStyle w:val="TOCHeading"/>
      </w:pPr>
      <w:r>
        <w:t>List of Tables</w:t>
      </w:r>
    </w:p>
    <w:p w:rsidR="00330954" w:rsidRDefault="00097D16">
      <w:pPr>
        <w:pStyle w:val="TableofFigures"/>
        <w:tabs>
          <w:tab w:val="right" w:leader="dot" w:pos="9350"/>
        </w:tabs>
        <w:rPr>
          <w:rFonts w:eastAsiaTheme="minorEastAsia"/>
          <w:noProof/>
          <w:sz w:val="22"/>
          <w:szCs w:val="22"/>
          <w:lang w:val="en-GB" w:eastAsia="en-GB"/>
        </w:rPr>
      </w:pPr>
      <w:r>
        <w:fldChar w:fldCharType="begin"/>
      </w:r>
      <w:r>
        <w:instrText xml:space="preserve"> TOC \h \z \c "Table" </w:instrText>
      </w:r>
      <w:r>
        <w:fldChar w:fldCharType="separate"/>
      </w:r>
      <w:hyperlink w:anchor="_Toc527014395" w:history="1">
        <w:r w:rsidR="00330954" w:rsidRPr="00532C0C">
          <w:rPr>
            <w:rStyle w:val="Hyperlink"/>
            <w:noProof/>
          </w:rPr>
          <w:t>Table 1 ODLM mapped to Texas A&amp;M Model</w:t>
        </w:r>
        <w:r w:rsidR="00330954">
          <w:rPr>
            <w:noProof/>
            <w:webHidden/>
          </w:rPr>
          <w:tab/>
        </w:r>
        <w:r w:rsidR="00330954">
          <w:rPr>
            <w:noProof/>
            <w:webHidden/>
          </w:rPr>
          <w:fldChar w:fldCharType="begin"/>
        </w:r>
        <w:r w:rsidR="00330954">
          <w:rPr>
            <w:noProof/>
            <w:webHidden/>
          </w:rPr>
          <w:instrText xml:space="preserve"> PAGEREF _Toc527014395 \h </w:instrText>
        </w:r>
        <w:r w:rsidR="00330954">
          <w:rPr>
            <w:noProof/>
            <w:webHidden/>
          </w:rPr>
        </w:r>
        <w:r w:rsidR="00330954">
          <w:rPr>
            <w:noProof/>
            <w:webHidden/>
          </w:rPr>
          <w:fldChar w:fldCharType="separate"/>
        </w:r>
        <w:r w:rsidR="00330954">
          <w:rPr>
            <w:noProof/>
            <w:webHidden/>
          </w:rPr>
          <w:t>6</w:t>
        </w:r>
        <w:r w:rsidR="00330954">
          <w:rPr>
            <w:noProof/>
            <w:webHidden/>
          </w:rPr>
          <w:fldChar w:fldCharType="end"/>
        </w:r>
      </w:hyperlink>
    </w:p>
    <w:p w:rsidR="00330954" w:rsidRDefault="00330954">
      <w:pPr>
        <w:pStyle w:val="TableofFigures"/>
        <w:tabs>
          <w:tab w:val="right" w:leader="dot" w:pos="9350"/>
        </w:tabs>
        <w:rPr>
          <w:rFonts w:eastAsiaTheme="minorEastAsia"/>
          <w:noProof/>
          <w:sz w:val="22"/>
          <w:szCs w:val="22"/>
          <w:lang w:val="en-GB" w:eastAsia="en-GB"/>
        </w:rPr>
      </w:pPr>
      <w:hyperlink w:anchor="_Toc527014396" w:history="1">
        <w:r w:rsidRPr="00532C0C">
          <w:rPr>
            <w:rStyle w:val="Hyperlink"/>
            <w:noProof/>
          </w:rPr>
          <w:t>Table 2 ODLM Mapped to RAMP Model</w:t>
        </w:r>
        <w:r>
          <w:rPr>
            <w:noProof/>
            <w:webHidden/>
          </w:rPr>
          <w:tab/>
        </w:r>
        <w:r>
          <w:rPr>
            <w:noProof/>
            <w:webHidden/>
          </w:rPr>
          <w:fldChar w:fldCharType="begin"/>
        </w:r>
        <w:r>
          <w:rPr>
            <w:noProof/>
            <w:webHidden/>
          </w:rPr>
          <w:instrText xml:space="preserve"> PAGEREF _Toc527014396 \h </w:instrText>
        </w:r>
        <w:r>
          <w:rPr>
            <w:noProof/>
            <w:webHidden/>
          </w:rPr>
        </w:r>
        <w:r>
          <w:rPr>
            <w:noProof/>
            <w:webHidden/>
          </w:rPr>
          <w:fldChar w:fldCharType="separate"/>
        </w:r>
        <w:r>
          <w:rPr>
            <w:noProof/>
            <w:webHidden/>
          </w:rPr>
          <w:t>6</w:t>
        </w:r>
        <w:r>
          <w:rPr>
            <w:noProof/>
            <w:webHidden/>
          </w:rPr>
          <w:fldChar w:fldCharType="end"/>
        </w:r>
      </w:hyperlink>
    </w:p>
    <w:p w:rsidR="00330954" w:rsidRDefault="00330954">
      <w:pPr>
        <w:pStyle w:val="TableofFigures"/>
        <w:tabs>
          <w:tab w:val="right" w:leader="dot" w:pos="9350"/>
        </w:tabs>
        <w:rPr>
          <w:rFonts w:eastAsiaTheme="minorEastAsia"/>
          <w:noProof/>
          <w:sz w:val="22"/>
          <w:szCs w:val="22"/>
          <w:lang w:val="en-GB" w:eastAsia="en-GB"/>
        </w:rPr>
      </w:pPr>
      <w:hyperlink w:anchor="_Toc527014397" w:history="1">
        <w:r w:rsidRPr="00532C0C">
          <w:rPr>
            <w:rStyle w:val="Hyperlink"/>
            <w:noProof/>
          </w:rPr>
          <w:t>Table 3 ODLM Mapped to Bloomberg Model</w:t>
        </w:r>
        <w:r>
          <w:rPr>
            <w:noProof/>
            <w:webHidden/>
          </w:rPr>
          <w:tab/>
        </w:r>
        <w:r>
          <w:rPr>
            <w:noProof/>
            <w:webHidden/>
          </w:rPr>
          <w:fldChar w:fldCharType="begin"/>
        </w:r>
        <w:r>
          <w:rPr>
            <w:noProof/>
            <w:webHidden/>
          </w:rPr>
          <w:instrText xml:space="preserve"> PAGEREF _Toc527014397 \h </w:instrText>
        </w:r>
        <w:r>
          <w:rPr>
            <w:noProof/>
            <w:webHidden/>
          </w:rPr>
        </w:r>
        <w:r>
          <w:rPr>
            <w:noProof/>
            <w:webHidden/>
          </w:rPr>
          <w:fldChar w:fldCharType="separate"/>
        </w:r>
        <w:r>
          <w:rPr>
            <w:noProof/>
            <w:webHidden/>
          </w:rPr>
          <w:t>8</w:t>
        </w:r>
        <w:r>
          <w:rPr>
            <w:noProof/>
            <w:webHidden/>
          </w:rPr>
          <w:fldChar w:fldCharType="end"/>
        </w:r>
      </w:hyperlink>
    </w:p>
    <w:p w:rsidR="00330954" w:rsidRDefault="00330954">
      <w:pPr>
        <w:pStyle w:val="TableofFigures"/>
        <w:tabs>
          <w:tab w:val="right" w:leader="dot" w:pos="9350"/>
        </w:tabs>
        <w:rPr>
          <w:rFonts w:eastAsiaTheme="minorEastAsia"/>
          <w:noProof/>
          <w:sz w:val="22"/>
          <w:szCs w:val="22"/>
          <w:lang w:val="en-GB" w:eastAsia="en-GB"/>
        </w:rPr>
      </w:pPr>
      <w:hyperlink w:anchor="_Toc527014398" w:history="1">
        <w:r w:rsidRPr="00532C0C">
          <w:rPr>
            <w:rStyle w:val="Hyperlink"/>
            <w:noProof/>
          </w:rPr>
          <w:t>Table 4 ODLM Mapped to Spirion Model</w:t>
        </w:r>
        <w:r>
          <w:rPr>
            <w:noProof/>
            <w:webHidden/>
          </w:rPr>
          <w:tab/>
        </w:r>
        <w:r>
          <w:rPr>
            <w:noProof/>
            <w:webHidden/>
          </w:rPr>
          <w:fldChar w:fldCharType="begin"/>
        </w:r>
        <w:r>
          <w:rPr>
            <w:noProof/>
            <w:webHidden/>
          </w:rPr>
          <w:instrText xml:space="preserve"> PAGEREF _Toc527014398 \h </w:instrText>
        </w:r>
        <w:r>
          <w:rPr>
            <w:noProof/>
            <w:webHidden/>
          </w:rPr>
        </w:r>
        <w:r>
          <w:rPr>
            <w:noProof/>
            <w:webHidden/>
          </w:rPr>
          <w:fldChar w:fldCharType="separate"/>
        </w:r>
        <w:r>
          <w:rPr>
            <w:noProof/>
            <w:webHidden/>
          </w:rPr>
          <w:t>9</w:t>
        </w:r>
        <w:r>
          <w:rPr>
            <w:noProof/>
            <w:webHidden/>
          </w:rPr>
          <w:fldChar w:fldCharType="end"/>
        </w:r>
      </w:hyperlink>
    </w:p>
    <w:p w:rsidR="00330954" w:rsidRDefault="00330954">
      <w:pPr>
        <w:pStyle w:val="TableofFigures"/>
        <w:tabs>
          <w:tab w:val="right" w:leader="dot" w:pos="9350"/>
        </w:tabs>
        <w:rPr>
          <w:rFonts w:eastAsiaTheme="minorEastAsia"/>
          <w:noProof/>
          <w:sz w:val="22"/>
          <w:szCs w:val="22"/>
          <w:lang w:val="en-GB" w:eastAsia="en-GB"/>
        </w:rPr>
      </w:pPr>
      <w:hyperlink w:anchor="_Toc527014399" w:history="1">
        <w:r w:rsidRPr="00532C0C">
          <w:rPr>
            <w:rStyle w:val="Hyperlink"/>
            <w:noProof/>
          </w:rPr>
          <w:t>Table 5 ODLM Mapped to ITTStar Model</w:t>
        </w:r>
        <w:r>
          <w:rPr>
            <w:noProof/>
            <w:webHidden/>
          </w:rPr>
          <w:tab/>
        </w:r>
        <w:r>
          <w:rPr>
            <w:noProof/>
            <w:webHidden/>
          </w:rPr>
          <w:fldChar w:fldCharType="begin"/>
        </w:r>
        <w:r>
          <w:rPr>
            <w:noProof/>
            <w:webHidden/>
          </w:rPr>
          <w:instrText xml:space="preserve"> PAGEREF _Toc527014399 \h </w:instrText>
        </w:r>
        <w:r>
          <w:rPr>
            <w:noProof/>
            <w:webHidden/>
          </w:rPr>
        </w:r>
        <w:r>
          <w:rPr>
            <w:noProof/>
            <w:webHidden/>
          </w:rPr>
          <w:fldChar w:fldCharType="separate"/>
        </w:r>
        <w:r>
          <w:rPr>
            <w:noProof/>
            <w:webHidden/>
          </w:rPr>
          <w:t>10</w:t>
        </w:r>
        <w:r>
          <w:rPr>
            <w:noProof/>
            <w:webHidden/>
          </w:rPr>
          <w:fldChar w:fldCharType="end"/>
        </w:r>
      </w:hyperlink>
    </w:p>
    <w:p w:rsidR="00330954" w:rsidRDefault="00330954">
      <w:pPr>
        <w:pStyle w:val="TableofFigures"/>
        <w:tabs>
          <w:tab w:val="right" w:leader="dot" w:pos="9350"/>
        </w:tabs>
        <w:rPr>
          <w:rFonts w:eastAsiaTheme="minorEastAsia"/>
          <w:noProof/>
          <w:sz w:val="22"/>
          <w:szCs w:val="22"/>
          <w:lang w:val="en-GB" w:eastAsia="en-GB"/>
        </w:rPr>
      </w:pPr>
      <w:hyperlink w:anchor="_Toc527014400" w:history="1">
        <w:r w:rsidRPr="00532C0C">
          <w:rPr>
            <w:rStyle w:val="Hyperlink"/>
            <w:noProof/>
          </w:rPr>
          <w:t>Table 6 Data Lifecycle Model</w:t>
        </w:r>
        <w:r>
          <w:rPr>
            <w:noProof/>
            <w:webHidden/>
          </w:rPr>
          <w:tab/>
        </w:r>
        <w:r>
          <w:rPr>
            <w:noProof/>
            <w:webHidden/>
          </w:rPr>
          <w:fldChar w:fldCharType="begin"/>
        </w:r>
        <w:r>
          <w:rPr>
            <w:noProof/>
            <w:webHidden/>
          </w:rPr>
          <w:instrText xml:space="preserve"> PAGEREF _Toc527014400 \h </w:instrText>
        </w:r>
        <w:r>
          <w:rPr>
            <w:noProof/>
            <w:webHidden/>
          </w:rPr>
        </w:r>
        <w:r>
          <w:rPr>
            <w:noProof/>
            <w:webHidden/>
          </w:rPr>
          <w:fldChar w:fldCharType="separate"/>
        </w:r>
        <w:r>
          <w:rPr>
            <w:noProof/>
            <w:webHidden/>
          </w:rPr>
          <w:t>12</w:t>
        </w:r>
        <w:r>
          <w:rPr>
            <w:noProof/>
            <w:webHidden/>
          </w:rPr>
          <w:fldChar w:fldCharType="end"/>
        </w:r>
      </w:hyperlink>
    </w:p>
    <w:p w:rsidR="0071518B" w:rsidRPr="0071518B" w:rsidRDefault="00097D16" w:rsidP="0071518B">
      <w:pPr>
        <w:pStyle w:val="BodyText"/>
      </w:pPr>
      <w:r>
        <w:rPr>
          <w:b/>
          <w:bCs/>
          <w:noProof/>
        </w:rPr>
        <w:fldChar w:fldCharType="end"/>
      </w:r>
    </w:p>
    <w:p w:rsidR="0071518B" w:rsidRDefault="0071518B">
      <w:pPr>
        <w:rPr>
          <w:rFonts w:asciiTheme="majorHAnsi" w:eastAsiaTheme="majorEastAsia" w:hAnsiTheme="majorHAnsi" w:cstheme="majorBidi"/>
          <w:b/>
          <w:bCs/>
          <w:color w:val="345A8A" w:themeColor="accent1" w:themeShade="B5"/>
          <w:sz w:val="32"/>
          <w:szCs w:val="32"/>
        </w:rPr>
      </w:pPr>
      <w:bookmarkStart w:id="3" w:name="introduction"/>
      <w:bookmarkEnd w:id="3"/>
      <w:r>
        <w:br w:type="page"/>
      </w:r>
    </w:p>
    <w:p w:rsidR="00010BE0" w:rsidRDefault="002D0EFA">
      <w:pPr>
        <w:pStyle w:val="Heading1"/>
      </w:pPr>
      <w:r>
        <w:lastRenderedPageBreak/>
        <w:t>Introduction</w:t>
      </w:r>
    </w:p>
    <w:p w:rsidR="00010BE0" w:rsidRDefault="002D0EFA">
      <w:pPr>
        <w:pStyle w:val="FirstParagraph"/>
      </w:pPr>
      <w:r>
        <w:t>This paper is the output from the first Seahorse project. The goal of this project is to define a working data. This paper describes the first Seahorse project. The goal of this project is to define a working data lifecycle model (DLM) that is practical in use and is as complete as possible. The DLM is based of the Initial data lifecycle model, described below.</w:t>
      </w:r>
    </w:p>
    <w:p w:rsidR="00010BE0" w:rsidRDefault="002D0EFA">
      <w:pPr>
        <w:pStyle w:val="Heading2"/>
      </w:pPr>
      <w:bookmarkStart w:id="4" w:name="the-growing-role-of-data."/>
      <w:bookmarkEnd w:id="4"/>
      <w:r>
        <w:t>The growing role of data.</w:t>
      </w:r>
    </w:p>
    <w:p w:rsidR="00010BE0" w:rsidRDefault="002D0EFA">
      <w:pPr>
        <w:pStyle w:val="FirstParagraph"/>
      </w:pPr>
      <w:r>
        <w:t xml:space="preserve">The growth in data is exceptional. While estimated of just how much data exists vary all estimates show the same trend, exponential growth. </w:t>
      </w:r>
      <w:proofErr w:type="spellStart"/>
      <w:r>
        <w:t>Khoso</w:t>
      </w:r>
      <w:proofErr w:type="spellEnd"/>
      <w:r>
        <w:t xml:space="preserve"> </w:t>
      </w:r>
      <w:r w:rsidR="0071518B">
        <w:fldChar w:fldCharType="begin" w:fldLock="1"/>
      </w:r>
      <w:r w:rsidR="008F278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71518B">
        <w:fldChar w:fldCharType="separate"/>
      </w:r>
      <w:r w:rsidR="0071518B" w:rsidRPr="0071518B">
        <w:rPr>
          <w:noProof/>
        </w:rPr>
        <w:t>(Khoso, 2016)</w:t>
      </w:r>
      <w:r w:rsidR="0071518B">
        <w:fldChar w:fldCharType="end"/>
      </w:r>
      <w:r>
        <w:t>estimates that data in 2016 totalled around 4.4 Zetabytes</w:t>
      </w:r>
      <w:r>
        <w:rPr>
          <w:rStyle w:val="FootnoteReference"/>
        </w:rPr>
        <w:footnoteReference w:id="1"/>
      </w:r>
      <w:r>
        <w:t xml:space="preserve"> and that that would grow to ten times that by 2020. Even email is growing by over 4% per year</w:t>
      </w:r>
      <w:r w:rsidR="008F2783">
        <w:t xml:space="preserve"> </w:t>
      </w:r>
      <w:r w:rsidR="008F2783">
        <w:fldChar w:fldCharType="begin" w:fldLock="1"/>
      </w:r>
      <w:r w:rsidR="008F2783">
        <w:instrText>ADDIN CSL_CITATION {"citationItems":[{"id":"ITEM-1","itemData":{"abstract":"This report brings together current worldwide use data and four-year forecasts for Email Users, Business and Consumer Email Accounts, Email Traffic, Daily Emails Sent &amp; Received, Average Email Storage Requirements, Average Spam, Malware, Attachments, Daily Time Spent on Email, and Mobile Email use. It includes data on worldwide business and consumer adoption of email. All of the numbers in this study represent worldwide figures, unless otherwise indicated. All financial data is expressed in $USD. Regional breakouts are provided for: North America, Europe, Asia Pacific, and Rest of World. This report does not contain country breakouts but these may be obtained from The Radicati Group at an extra charge. Installed base numbers throughout this report represent active accounts, which have been actually installed (vs. shipped) and accessed at least once within the last 3 months.","author":[{"dropping-particle":"","family":"Radicati","given":"S","non-dropping-particle":"","parse-names":false,"suffix":""},{"dropping-particle":"","family":"Hoang","given":"Q","non-dropping-particle":"","parse-names":false,"suffix":""}],"container-title":"Email Statistics report, 2017-2021 - Executive Summary","id":"ITEM-1","issued":{"date-parts":[["2017"]]},"number-of-pages":"4","publisher-place":"London","title":"Email Statistics Report, 2017-2021","type":"report","volume":"44"},"uris":["http://www.mendeley.com/documents/?uuid=22a12c26-5475-336a-99f3-33771bc8e2f4"]}],"mendeley":{"formattedCitation":"(Radicati &amp; Hoang, 2017)","plainTextFormattedCitation":"(Radicati &amp; Hoang, 2017)","previouslyFormattedCitation":"(Radicati &amp; Hoang, 2017)"},"properties":{"noteIndex":0},"schema":"https://github.com/citation-style-language/schema/raw/master/csl-citation.json"}</w:instrText>
      </w:r>
      <w:r w:rsidR="008F2783">
        <w:fldChar w:fldCharType="separate"/>
      </w:r>
      <w:r w:rsidR="008F2783" w:rsidRPr="008F2783">
        <w:rPr>
          <w:noProof/>
        </w:rPr>
        <w:t>(Radicati &amp; Hoang, 2017)</w:t>
      </w:r>
      <w:r w:rsidR="008F2783">
        <w:fldChar w:fldCharType="end"/>
      </w:r>
      <w:r>
        <w:t xml:space="preserve">. In tandem with the growth in data there is a corresponding growth in storage required to persist that data. Additionally, we see that the majority of that data is in unstructured forms; </w:t>
      </w:r>
      <w:proofErr w:type="spellStart"/>
      <w:r>
        <w:t>Khoso</w:t>
      </w:r>
      <w:proofErr w:type="spellEnd"/>
      <w:r>
        <w:t xml:space="preserve"> </w:t>
      </w:r>
      <w:r w:rsidR="008F2783">
        <w:fldChar w:fldCharType="begin" w:fldLock="1"/>
      </w:r>
      <w:r w:rsidR="008F278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8F2783">
        <w:fldChar w:fldCharType="separate"/>
      </w:r>
      <w:r w:rsidR="008F2783" w:rsidRPr="008F2783">
        <w:rPr>
          <w:noProof/>
        </w:rPr>
        <w:t>(Khoso, 2016)</w:t>
      </w:r>
      <w:r w:rsidR="008F2783">
        <w:fldChar w:fldCharType="end"/>
      </w:r>
      <w:r>
        <w:t xml:space="preserve"> estimates that about 90% of data created is unstructured, this view is supported by practitioners </w:t>
      </w:r>
      <w:r w:rsidR="008F2783">
        <w:fldChar w:fldCharType="begin" w:fldLock="1"/>
      </w:r>
      <w:r w:rsidR="008F2783">
        <w:instrText>ADDIN CSL_CITATION {"citationItems":[{"id":"ITEM-1","itemData":{"URL":"http://www.vcloudnews.com/every-day-big-data-statistics-2-5-quintillion-bytes-of-data-created-daily/","accessed":{"date-parts":[["2017","8","20"]]},"author":[{"dropping-particle":"","family":"Cloud News","given":"","non-dropping-particle":"V","parse-names":false,"suffix":""}],"container-title":"Vcloudnews","id":"ITEM-1","issued":{"date-parts":[["2015"]]},"title":"Every day Big Data Statistics - 2.5 Quintillion Bytes of Data Created Daily","type":"webpage"},"uris":["http://www.mendeley.com/documents/?uuid=7aeae417-d5cb-3879-b487-dfb76dd61f6f"]}],"mendeley":{"formattedCitation":"(V Cloud News, 2015)","plainTextFormattedCitation":"(V Cloud News, 2015)","previouslyFormattedCitation":"(V Cloud News, 2015)"},"properties":{"noteIndex":0},"schema":"https://github.com/citation-style-language/schema/raw/master/csl-citation.json"}</w:instrText>
      </w:r>
      <w:r w:rsidR="008F2783">
        <w:fldChar w:fldCharType="separate"/>
      </w:r>
      <w:r w:rsidR="008F2783" w:rsidRPr="008F2783">
        <w:rPr>
          <w:noProof/>
        </w:rPr>
        <w:t>(V Cloud News, 2015)</w:t>
      </w:r>
      <w:r w:rsidR="008F2783">
        <w:fldChar w:fldCharType="end"/>
      </w:r>
      <w:r>
        <w:t xml:space="preserve"> who also asserted that 90% has been created in the last year.</w:t>
      </w:r>
    </w:p>
    <w:p w:rsidR="00010BE0" w:rsidRDefault="002D0EFA">
      <w:pPr>
        <w:pStyle w:val="BodyText"/>
      </w:pPr>
      <w:r>
        <w:t xml:space="preserve">There is also great value to this data, for example a report by focusing on data in the automotive industry suggests that </w:t>
      </w:r>
      <w:r>
        <w:rPr>
          <w:i/>
        </w:rPr>
        <w:t>“The expected growth of the value pool from car data and shared mobility could add up to more than USD 1.5 trillion by 2030”</w:t>
      </w:r>
      <w:r>
        <w:t xml:space="preserve"> </w:t>
      </w:r>
      <w:r w:rsidR="008F2783">
        <w:fldChar w:fldCharType="begin" w:fldLock="1"/>
      </w:r>
      <w:r w:rsidR="008F2783">
        <w:instrText>ADDIN CSL_CITATION {"citationItems":[{"id":"ITEM-1","itemData":{"author":[{"dropping-particle":"","family":"Balasubramanian","given":"J.","non-dropping-particle":"","parse-names":false,"suffix":""},{"dropping-particle":"","family":"Belker","given":"S.","non-dropping-particle":"","parse-names":false,"suffix":""},{"dropping-particle":"","family":"Chauhan","given":"S.","non-dropping-particle":"","parse-names":false,"suffix":""},{"dropping-particle":"","family":"Colombo","given":"T.","non-dropping-particle":"","parse-names":false,"suffix":""},{"dropping-particle":"","family":"Hansson","given":"F.","non-dropping-particle":"","parse-names":false,"suffix":""},{"dropping-particle":"","family":"Inampudi","given":"S.","non-dropping-particle":"","parse-names":false,"suffix":""},{"dropping-particle":"","family":"Jaarsma","given":"R.","non-dropping-particle":"","parse-names":false,"suffix":""},{"dropping-particle":"","family":"Kässer","given":"M.","non-dropping-particle":"","parse-names":false,"suffix":""}],"container-title":"McKinsey &amp; Company","id":"ITEM-1","issue":"March","issued":{"date-parts":[["2016"]]},"title":"Car data: paving the way to value-creating mobility","type":"article-journal"},"uris":["http://www.mendeley.com/documents/?uuid=0c51ec4a-d5c3-349e-a6f7-a0a69474b82f"]}],"mendeley":{"formattedCitation":"(Balasubramanian et al., 2016)","plainTextFormattedCitation":"(Balasubramanian et al., 2016)","previouslyFormattedCitation":"(Balasubramanian et al., 2016)"},"properties":{"noteIndex":0},"schema":"https://github.com/citation-style-language/schema/raw/master/csl-citation.json"}</w:instrText>
      </w:r>
      <w:r w:rsidR="008F2783">
        <w:fldChar w:fldCharType="separate"/>
      </w:r>
      <w:r w:rsidR="008F2783" w:rsidRPr="008F2783">
        <w:rPr>
          <w:noProof/>
        </w:rPr>
        <w:t>(Balasubramanian et al., 2016)</w:t>
      </w:r>
      <w:r w:rsidR="008F2783">
        <w:fldChar w:fldCharType="end"/>
      </w:r>
      <w:r w:rsidR="008F2783">
        <w:t xml:space="preserve"> </w:t>
      </w:r>
      <w:r>
        <w:t xml:space="preserve">and that this data used in AI </w:t>
      </w:r>
      <w:r>
        <w:rPr>
          <w:i/>
        </w:rPr>
        <w:t>“… could potentially deliver additional economic output of around $13 trillion by 2030, boosting global GDP by about 1.2 percent a year”</w:t>
      </w:r>
      <w:r>
        <w:t xml:space="preserve"> </w:t>
      </w:r>
      <w:r w:rsidR="008F2783">
        <w:fldChar w:fldCharType="begin" w:fldLock="1"/>
      </w:r>
      <w:r w:rsidR="008F2783">
        <w:instrText>ADDIN CSL_CITATION {"citationItems":[{"id":"ITEM-1","itemData":{"URL":"https://www.mckinsey.com/featured-insights/artificial-intelligence/notes-from-the-ai-frontier-modeling-the-impact-of-ai-on-the-world-economy","accessed":{"date-parts":[["2018","9","24"]]},"id":"ITEM-1","issued":{"date-parts":[["0"]]},"title":"Modeling the global economic impact of AI | McKinsey","type":"webpage"},"uris":["http://www.mendeley.com/documents/?uuid=f1634ccb-a726-3a13-a6d5-a86c63fb2112"]}],"mendeley":{"formattedCitation":"(“Modeling the global economic impact of AI | McKinsey,” n.d.)","plainTextFormattedCitation":"(“Modeling the global economic impact of AI | McKinsey,” n.d.)","previouslyFormattedCitation":"(“Modeling the global economic impact of AI | McKinsey,” n.d.)"},"properties":{"noteIndex":0},"schema":"https://github.com/citation-style-language/schema/raw/master/csl-citation.json"}</w:instrText>
      </w:r>
      <w:r w:rsidR="008F2783">
        <w:fldChar w:fldCharType="separate"/>
      </w:r>
      <w:r w:rsidR="008F2783" w:rsidRPr="008F2783">
        <w:rPr>
          <w:noProof/>
        </w:rPr>
        <w:t>(“Modeling the global economic impact of AI | McKinsey,” n.d.)</w:t>
      </w:r>
      <w:r w:rsidR="008F2783">
        <w:fldChar w:fldCharType="end"/>
      </w:r>
      <w:r w:rsidR="008F2783">
        <w:t>.</w:t>
      </w:r>
    </w:p>
    <w:p w:rsidR="00010BE0" w:rsidRDefault="002D0EFA">
      <w:pPr>
        <w:pStyle w:val="BodyText"/>
      </w:pPr>
      <w:r>
        <w:t xml:space="preserve">In addition, some practitioners have reported other problems most notably that there are no common data formats, little metadata and little interoperability because the systems exist in independent and distinct systems </w:t>
      </w:r>
      <w:r w:rsidR="008F2783">
        <w:fldChar w:fldCharType="begin" w:fldLock="1"/>
      </w:r>
      <w:r w:rsidR="008F2783">
        <w:instrText>ADDIN CSL_CITATION {"citationItems":[{"id":"ITEM-1","itemData":{"URL":"https://bigdata.cioreview.com/cxoinsight/you-want-to-do-what-with-your-data-nid-27091-cid-15.html","abstract":"Here are a few of the barriers in a company's data that create difficulties: • No common language was established nor were detailed instructions adhered to so the data that is not captured in a structured way with consistent fields and database; • Data was captured in a free-form text field or on written forms that a processing clerk read as part of performing a task; • Those forms are stored with little or no metadata and the context is not searchable. The only context available are the transactions they are associated with; • Systems within the company were developed independent of one another, so the ability to share and combine data between systems wasn't a consideration. The same customer could be assigned different reference numbers in different systems. In a worst case scenario, the same customer could be aggregated in one system and called out as multiple entities in another.","accessed":{"date-parts":[["2018","9","8"]]},"author":[{"dropping-particle":"","family":"Sohn","given":"Andrew","non-dropping-particle":"","parse-names":false,"suffix":""}],"id":"ITEM-1","issue":"JULY","issued":{"date-parts":[["2017"]]},"page":"111-117","title":"You Want to do What With Your Data?","type":"webpage"},"uris":["http://www.mendeley.com/documents/?uuid=fbf07b7b-e75c-30e0-8ef5-99474314ace7"]}],"mendeley":{"formattedCitation":"(Sohn, 2017)","plainTextFormattedCitation":"(Sohn, 2017)","previouslyFormattedCitation":"(Sohn, 2017)"},"properties":{"noteIndex":0},"schema":"https://github.com/citation-style-language/schema/raw/master/csl-citation.json"}</w:instrText>
      </w:r>
      <w:r w:rsidR="008F2783">
        <w:fldChar w:fldCharType="separate"/>
      </w:r>
      <w:r w:rsidR="008F2783" w:rsidRPr="008F2783">
        <w:rPr>
          <w:noProof/>
        </w:rPr>
        <w:t>(Sohn, 2017)</w:t>
      </w:r>
      <w:r w:rsidR="008F2783">
        <w:fldChar w:fldCharType="end"/>
      </w:r>
      <w:r w:rsidR="008F2783">
        <w:t>.</w:t>
      </w:r>
      <w:r>
        <w:t xml:space="preserve"> It is even asserted that these issues place such a financial burden on the health industry as to be a noteworthy contributor to rising costs</w:t>
      </w:r>
      <w:r w:rsidR="008F2783">
        <w:t xml:space="preserve"> </w:t>
      </w:r>
      <w:r w:rsidR="008F2783">
        <w:fldChar w:fldCharType="begin" w:fldLock="1"/>
      </w:r>
      <w:r w:rsidR="008F2783">
        <w:instrText>ADDIN CSL_CITATION {"citationItems":[{"id":"ITEM-1","itemData":{"DOI":"10.1016/j.techfore.2015.12.019","ISBN":"00401625 (ISSN)","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 Ann","non-dropping-particle":"","parse-names":false,"suffix":""},{"dropping-particle":"","family":"Byrd","given":"Terry Anthony","non-dropping-particle":"","parse-names":false,"suffix":""}],"container-title":"Technological Forecasting and Social Change","id":"ITEM-1","issued":{"date-parts":[["2018","1"]]},"page":"3-13","title":"Big data analytics: Understanding its capabilities and potential benefits for healthcare organizations","type":"article-journal","volume":"126"},"uris":["http://www.mendeley.com/documents/?uuid=075bce1a-2916-3120-8301-3e24f66cea1a"]}],"mendeley":{"formattedCitation":"(Wang, Kung, &amp; Byrd, 2018)","plainTextFormattedCitation":"(Wang, Kung, &amp; Byrd, 2018)","previouslyFormattedCitation":"(Wang, Kung, &amp; Byrd, 2018)"},"properties":{"noteIndex":0},"schema":"https://github.com/citation-style-language/schema/raw/master/csl-citation.json"}</w:instrText>
      </w:r>
      <w:r w:rsidR="008F2783">
        <w:fldChar w:fldCharType="separate"/>
      </w:r>
      <w:r w:rsidR="008F2783" w:rsidRPr="008F2783">
        <w:rPr>
          <w:noProof/>
        </w:rPr>
        <w:t>(Wang, Kung, &amp; Byrd, 2018)</w:t>
      </w:r>
      <w:r w:rsidR="008F2783">
        <w:fldChar w:fldCharType="end"/>
      </w:r>
      <w:r>
        <w:t>.</w:t>
      </w:r>
    </w:p>
    <w:p w:rsidR="00010BE0" w:rsidRDefault="002D0EFA">
      <w:pPr>
        <w:pStyle w:val="BodyText"/>
      </w:pPr>
      <w:r>
        <w:t>The DLM is important because it will provide the basis for the next project which will describe an objective method and model to identify the total lifecycle cost and value of data.</w:t>
      </w:r>
    </w:p>
    <w:p w:rsidR="00010BE0" w:rsidRDefault="002D0EFA">
      <w:pPr>
        <w:pStyle w:val="BodyText"/>
      </w:pPr>
      <w:r>
        <w:t>The goal of this project is to define a robust data lifecycle model (DLM) for future research to be based upon. In addition, the goal of the DLM is to</w:t>
      </w:r>
    </w:p>
    <w:p w:rsidR="00010BE0" w:rsidRDefault="002D0EFA">
      <w:pPr>
        <w:pStyle w:val="BodyText"/>
      </w:pPr>
      <w:r>
        <w:rPr>
          <w:i/>
        </w:rPr>
        <w:lastRenderedPageBreak/>
        <w:t>“The goal of a data management lifecycle is to ensure that … data are collected with enough rigor to support the intended use, to support basic data management, to enable reuse and repurposing of the data, and to allow for the eventual long-term preservation and management of the data.”</w:t>
      </w:r>
      <w:r w:rsidR="008F2783">
        <w:t xml:space="preserve"> </w:t>
      </w:r>
      <w:r w:rsidR="008F2783">
        <w:fldChar w:fldCharType="begin" w:fldLock="1"/>
      </w:r>
      <w:r w:rsidR="008F2783">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Ahalt, Blanton, Christopherson, &amp; Idaszak, 2014)","plainTextFormattedCitation":"(Lenhardt, Ahalt, Blanton, Christopherson, &amp; Idaszak, 2014)","previouslyFormattedCitation":"(Lenhardt, Ahalt, Blanton, Christopherson, &amp; Idaszak, 2014)"},"properties":{"noteIndex":0},"schema":"https://github.com/citation-style-language/schema/raw/master/csl-citation.json"}</w:instrText>
      </w:r>
      <w:r w:rsidR="008F2783">
        <w:fldChar w:fldCharType="separate"/>
      </w:r>
      <w:r w:rsidR="008F2783" w:rsidRPr="008F2783">
        <w:rPr>
          <w:noProof/>
        </w:rPr>
        <w:t>(Lenhardt, Ahalt, Blanton, Christopherson, &amp; Idaszak, 2014)</w:t>
      </w:r>
      <w:r w:rsidR="008F2783">
        <w:fldChar w:fldCharType="end"/>
      </w:r>
    </w:p>
    <w:p w:rsidR="00010BE0" w:rsidRDefault="002D0EFA">
      <w:pPr>
        <w:pStyle w:val="Heading2"/>
      </w:pPr>
      <w:bookmarkStart w:id="5" w:name="methodology"/>
      <w:bookmarkEnd w:id="5"/>
      <w:r>
        <w:t>Methodology</w:t>
      </w:r>
    </w:p>
    <w:p w:rsidR="00010BE0" w:rsidRDefault="002D0EFA">
      <w:pPr>
        <w:pStyle w:val="FirstParagraph"/>
      </w:pPr>
      <w:r>
        <w:t>The method used is simple. A search of documented DLMs was performed and where there were gaps or differences identified these were evaluated and the original DLM was modified or not, accordingly.</w:t>
      </w:r>
    </w:p>
    <w:p w:rsidR="00010BE0" w:rsidRDefault="002D0EFA">
      <w:pPr>
        <w:pStyle w:val="Heading1"/>
      </w:pPr>
      <w:bookmarkStart w:id="6" w:name="initial-data-lifecycle-model"/>
      <w:bookmarkEnd w:id="6"/>
      <w:r>
        <w:t>Initial data lifecycle model</w:t>
      </w:r>
    </w:p>
    <w:p w:rsidR="008F2783" w:rsidRDefault="002D0EFA" w:rsidP="008F2783">
      <w:pPr>
        <w:pStyle w:val="Figure"/>
        <w:keepNext/>
      </w:pPr>
      <w:r>
        <w:rPr>
          <w:noProof/>
        </w:rPr>
        <w:drawing>
          <wp:inline distT="0" distB="0" distL="0" distR="0">
            <wp:extent cx="5334000" cy="244249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edia/fc94fc9705041cb21bb4a7bea18a0137.png"/>
                    <pic:cNvPicPr>
                      <a:picLocks noChangeAspect="1" noChangeArrowheads="1"/>
                    </pic:cNvPicPr>
                  </pic:nvPicPr>
                  <pic:blipFill>
                    <a:blip r:embed="rId9"/>
                    <a:stretch>
                      <a:fillRect/>
                    </a:stretch>
                  </pic:blipFill>
                  <pic:spPr bwMode="auto">
                    <a:xfrm>
                      <a:off x="0" y="0"/>
                      <a:ext cx="5334000" cy="2442492"/>
                    </a:xfrm>
                    <a:prstGeom prst="rect">
                      <a:avLst/>
                    </a:prstGeom>
                    <a:noFill/>
                    <a:ln w="9525">
                      <a:noFill/>
                      <a:headEnd/>
                      <a:tailEnd/>
                    </a:ln>
                  </pic:spPr>
                </pic:pic>
              </a:graphicData>
            </a:graphic>
          </wp:inline>
        </w:drawing>
      </w:r>
    </w:p>
    <w:p w:rsidR="00010BE0" w:rsidRDefault="008F2783" w:rsidP="008F2783">
      <w:pPr>
        <w:pStyle w:val="Caption"/>
      </w:pPr>
      <w:bookmarkStart w:id="7" w:name="_Toc526797878"/>
      <w:r>
        <w:t xml:space="preserve">Figure </w:t>
      </w:r>
      <w:fldSimple w:instr=" SEQ Figure \* ARABIC ">
        <w:r w:rsidR="003A1F3A">
          <w:rPr>
            <w:noProof/>
          </w:rPr>
          <w:t>1</w:t>
        </w:r>
      </w:fldSimple>
      <w:r>
        <w:t xml:space="preserve"> </w:t>
      </w:r>
      <w:r w:rsidRPr="00913283">
        <w:t>Original Data Lifecycle Model (ODLM)</w:t>
      </w:r>
      <w:bookmarkEnd w:id="7"/>
    </w:p>
    <w:p w:rsidR="00010BE0" w:rsidRDefault="002D0EFA">
      <w:pPr>
        <w:pStyle w:val="Heading1"/>
      </w:pPr>
      <w:bookmarkStart w:id="8" w:name="documentation-reviewed"/>
      <w:bookmarkEnd w:id="8"/>
      <w:r>
        <w:t>Documentation reviewed</w:t>
      </w:r>
    </w:p>
    <w:p w:rsidR="00010BE0" w:rsidRDefault="002D0EFA">
      <w:pPr>
        <w:pStyle w:val="FirstParagraph"/>
      </w:pPr>
      <w:r>
        <w:t xml:space="preserve">This section describes the literature reviewed. The definition of literature is wider than the “usual” so as to include practitioner models which are often found published in books or web pages. The goal of this project to create a complete model for the data lifecycle which is robust enough to be applicable in any circumstance. Some of the models examined here such as the DCC </w:t>
      </w:r>
      <w:r w:rsidR="008F2783">
        <w:fldChar w:fldCharType="begin" w:fldLock="1"/>
      </w:r>
      <w:r w:rsidR="008F2783">
        <w:instrText>ADDIN CSL_CITATION {"citationItems":[{"id":"ITEM-1","itemData":{"DOI":"10.2218/ijdc.v3i1.48","ISSN":"1746-8256","abstract":"&lt;p&gt;Lifecycle management of digital materials is necessary to ensure their continuity. The DCC Curation Lifecycle Model has been developed as a generic, curation-specific, tool which can be used, in conjunction with relevant standards, to plan curation and preservation activities to different levels of granularity. The DCC will use the model: as a training tool for data creators, data curators and data users; to organise and plan their resources; and to help organisations identify risks to their digital assets and plan management strategies for their successful curation.&lt;/p&gt;","author":[{"dropping-particle":"","family":"Higgins","given":"Sarah","non-dropping-particle":"","parse-names":false,"suffix":""}],"container-title":"International Journal of Digital Curation","id":"ITEM-1","issue":"1","issued":{"date-parts":[["2008","12","2"]]},"page":"134-140","title":"The DCC Curation Lifecycle Model","type":"article-journal","volume":"3"},"uris":["http://www.mendeley.com/documents/?uuid=54454c79-6b93-3e74-86ca-638d11083360"]}],"mendeley":{"formattedCitation":"(Higgins, 2008)","plainTextFormattedCitation":"(Higgins, 2008)","previouslyFormattedCitation":"(Higgins, 2008)"},"properties":{"noteIndex":0},"schema":"https://github.com/citation-style-language/schema/raw/master/csl-citation.json"}</w:instrText>
      </w:r>
      <w:r w:rsidR="008F2783">
        <w:fldChar w:fldCharType="separate"/>
      </w:r>
      <w:r w:rsidR="008F2783" w:rsidRPr="008F2783">
        <w:rPr>
          <w:noProof/>
        </w:rPr>
        <w:t>(Higgins, 2008)</w:t>
      </w:r>
      <w:r w:rsidR="008F2783">
        <w:fldChar w:fldCharType="end"/>
      </w:r>
      <w:r w:rsidR="008F2783">
        <w:t xml:space="preserve"> </w:t>
      </w:r>
      <w:r>
        <w:t>are designed to cover specific purposes and therefore have too narrow a focus for the purposes of this research. That said these are still examined because there may be elements within them that are useful additions to the original model.</w:t>
      </w:r>
    </w:p>
    <w:p w:rsidR="00010BE0" w:rsidRDefault="002D0EFA">
      <w:pPr>
        <w:pStyle w:val="BodyText"/>
      </w:pPr>
      <w:r>
        <w:t>Though based on the transport sector the Texas A&amp;M Transportation Institute</w:t>
      </w:r>
      <w:r w:rsidR="008F2783">
        <w:t xml:space="preserve"> </w:t>
      </w:r>
      <w:r w:rsidR="008F2783">
        <w:fldChar w:fldCharType="begin" w:fldLock="1"/>
      </w:r>
      <w:r w:rsidR="008F2783">
        <w:instrText>ADDIN CSL_CITATION {"citationItems":[{"id":"ITEM-1","itemData":{"author":[{"dropping-particle":"","family":"Miller","given":"K","non-dropping-particle":"","parse-names":false,"suffix":""},{"dropping-particle":"","family":"Miller","given":"M","non-dropping-particle":"","parse-names":false,"suffix":""},{"dropping-particle":"","family":"Moran","given":"Maarit","non-dropping-particle":"","parse-names":false,"suffix":""},{"dropping-particle":"","family":"Dai","given":"Boya","non-dropping-particle":"","parse-names":false,"suffix":""}],"id":"ITEM-1","issued":{"date-parts":[["2018"]]},"title":"Data Management Life Cycle, Final report","type":"article-journal"},"uris":["http://www.mendeley.com/documents/?uuid=f3406022-6332-34e7-97e6-592e23753868"]}],"mendeley":{"formattedCitation":"(Miller, Miller, Moran, &amp; Dai, 2018)","plainTextFormattedCitation":"(Miller, Miller, Moran, &amp; Dai, 2018)","previouslyFormattedCitation":"(Miller, Miller, Moran, &amp; Dai, 2018)"},"properties":{"noteIndex":0},"schema":"https://github.com/citation-style-language/schema/raw/master/csl-citation.json"}</w:instrText>
      </w:r>
      <w:r w:rsidR="008F2783">
        <w:fldChar w:fldCharType="separate"/>
      </w:r>
      <w:r w:rsidR="008F2783" w:rsidRPr="008F2783">
        <w:rPr>
          <w:noProof/>
        </w:rPr>
        <w:t>(Miller, Miller, Moran, &amp; Dai, 2018)</w:t>
      </w:r>
      <w:r w:rsidR="008F2783">
        <w:fldChar w:fldCharType="end"/>
      </w:r>
      <w:r>
        <w:t xml:space="preserve"> identifies seven major stages in the data lifecycle this model has a number of differences from the original model. The most significant are it separates storage from archiving, this is something that other models do also. However, in the model we keep these together for a number of reasons, the two most significant are that firstly archival storage, even compliant storage such as 17a-4 </w:t>
      </w:r>
      <w:r w:rsidR="008F2783">
        <w:fldChar w:fldCharType="begin" w:fldLock="1"/>
      </w:r>
      <w:r w:rsidR="008F2783">
        <w:instrText>ADDIN CSL_CITATION {"citationItems":[{"id":"ITEM-1","itemData":{"author":[{"dropping-particle":"","family":"FINRA","given":"","non-dropping-particle":"","parse-names":false,"suffix":""}],"id":"ITEM-1","issued":{"date-parts":[["2014"]]},"title":"Records to be preserved by certain exchange members, brokers and dealers SEA Rule 17a-4","type":"report"},"uris":["http://www.mendeley.com/documents/?uuid=7c5b28b7-c3ac-3519-9cc7-d0baa37ccf1a"]},{"id":"ITEM-2","itemData":{"abstract":"This Notice provides guidance regarding the application of FINRA rules governing communications with the public to digital communications, in light of emerging technologies and communications innovations","container-title":"FINRA Regulatory Noticees","id":"ITEM-2","issued":{"date-parts":[["2017"]]},"title":"Regulatory Notice 17-18 Guidance on Social Networking Websites and Business Communications","type":"article-journal"},"uris":["http://www.mendeley.com/documents/?uuid=5e55274c-6c4c-31cf-a1a5-6a95029b2f02"]}],"mendeley":{"formattedCitation":"(FINRA, 2014; “Regulatory Notice 17-18 Guidance on Social Networking Websites and Business Communications,” 2017)","plainTextFormattedCitation":"(FINRA, 2014; “Regulatory Notice 17-18 Guidance on Social Networking Websites and Business Communications,” 2017)","previouslyFormattedCitation":"(FINRA, 2014; “Regulatory Notice 17-18 Guidance on Social Networking Websites and Business Communications,” 2017)"},"properties":{"noteIndex":0},"schema":"https://github.com/citation-style-language/schema/raw/master/csl-citation.json"}</w:instrText>
      </w:r>
      <w:r w:rsidR="008F2783">
        <w:fldChar w:fldCharType="separate"/>
      </w:r>
      <w:r w:rsidR="008F2783" w:rsidRPr="008F2783">
        <w:rPr>
          <w:noProof/>
        </w:rPr>
        <w:t xml:space="preserve">(FINRA, 2014; “Regulatory Notice </w:t>
      </w:r>
      <w:r w:rsidR="008F2783" w:rsidRPr="008F2783">
        <w:rPr>
          <w:noProof/>
        </w:rPr>
        <w:lastRenderedPageBreak/>
        <w:t>17-18 Guidance on Social Networking Websites and Business Communications,” 2017)</w:t>
      </w:r>
      <w:r w:rsidR="008F2783">
        <w:fldChar w:fldCharType="end"/>
      </w:r>
      <w:r w:rsidR="008F2783">
        <w:t xml:space="preserve"> </w:t>
      </w:r>
      <w:r>
        <w:t>storage is still nonetheless storage. The second reason is that as the cost and capability of storage improves in line with “Moore’s Law”</w:t>
      </w:r>
      <w:r w:rsidR="008F2783">
        <w:t xml:space="preserve"> </w:t>
      </w:r>
      <w:r w:rsidR="008F2783">
        <w:fldChar w:fldCharType="begin" w:fldLock="1"/>
      </w:r>
      <w:r w:rsidR="008F2783">
        <w:instrText>ADDIN CSL_CITATION {"citationItems":[{"id":"ITEM-1","itemData":{"DOI":"10.1086/529346","ISBN":"0-941901-41-6","ISSN":"0021-1753","PMID":"14317665","abstract":"Moore, Gordon E. (2006) ‘Moore’s Law at 40’, in (ed.) (, PA: )","author":[{"dropping-particle":"","family":"Moore","given":"Gordon E.","non-dropping-particle":"","parse-names":false,"suffix":""}],"container-title":"Isis","id":"ITEM-1","issue":"4","issued":{"date-parts":[["2007","12"]]},"page":"887-887","publisher":"Chemical Heritage Foundation","publisher-place":"Philadelphia, Pa","title":"David C. Brock(Editor). Understanding Moore’s Law: Four Decades of Innovation . x + 160 pp., illus., notes, index. Philadelphia: Chemical Heritage Foundation, 2006. $12 (paper).","type":"article-journal","volume":"98"},"uris":["http://www.mendeley.com/documents/?uuid=5e72c4d8-7ed3-3388-ab52-9b1a5ef45e5b"]}],"mendeley":{"formattedCitation":"(Moore, 2007)","plainTextFormattedCitation":"(Moore, 2007)","previouslyFormattedCitation":"(Moore, 2007)"},"properties":{"noteIndex":0},"schema":"https://github.com/citation-style-language/schema/raw/master/csl-citation.json"}</w:instrText>
      </w:r>
      <w:r w:rsidR="008F2783">
        <w:fldChar w:fldCharType="separate"/>
      </w:r>
      <w:r w:rsidR="008F2783" w:rsidRPr="008F2783">
        <w:rPr>
          <w:noProof/>
        </w:rPr>
        <w:t>(Moore, 2007)</w:t>
      </w:r>
      <w:r w:rsidR="008F2783">
        <w:fldChar w:fldCharType="end"/>
      </w:r>
      <w:r>
        <w:t xml:space="preserve"> we see a growing to consume data “in place” from the archive. Thus, over time we see in our business this trend emerging. This is obviously an ontological position of the author and his colleagues at this juncture.</w:t>
      </w:r>
    </w:p>
    <w:p w:rsidR="00010BE0" w:rsidRDefault="002D0EFA">
      <w:pPr>
        <w:pStyle w:val="BodyText"/>
      </w:pPr>
      <w:r>
        <w:t>These stages can be broadly mapped to the original model as follows:</w:t>
      </w:r>
    </w:p>
    <w:p w:rsidR="008F2783" w:rsidRDefault="008F2783" w:rsidP="008F2783">
      <w:pPr>
        <w:pStyle w:val="Caption"/>
        <w:keepNext/>
      </w:pPr>
      <w:bookmarkStart w:id="9" w:name="_Toc527014395"/>
      <w:r>
        <w:t xml:space="preserve">Table </w:t>
      </w:r>
      <w:fldSimple w:instr=" SEQ Table \* ARABIC ">
        <w:r w:rsidR="00430966">
          <w:rPr>
            <w:noProof/>
          </w:rPr>
          <w:t>1</w:t>
        </w:r>
      </w:fldSimple>
      <w:r>
        <w:t xml:space="preserve"> </w:t>
      </w:r>
      <w:r w:rsidR="00DB79DC">
        <w:t>ODLM mapped to</w:t>
      </w:r>
      <w:r w:rsidRPr="0033696D">
        <w:t xml:space="preserve"> Texas A&amp;M Model</w:t>
      </w:r>
      <w:bookmarkEnd w:id="9"/>
    </w:p>
    <w:tbl>
      <w:tblPr>
        <w:tblStyle w:val="TableGrid"/>
        <w:tblW w:w="5000" w:type="pct"/>
        <w:tblLook w:val="04A0" w:firstRow="1" w:lastRow="0" w:firstColumn="1" w:lastColumn="0" w:noHBand="0" w:noVBand="1"/>
      </w:tblPr>
      <w:tblGrid>
        <w:gridCol w:w="4675"/>
        <w:gridCol w:w="4675"/>
      </w:tblGrid>
      <w:tr w:rsidR="00010BE0" w:rsidTr="008F2783">
        <w:tc>
          <w:tcPr>
            <w:tcW w:w="4675" w:type="dxa"/>
          </w:tcPr>
          <w:p w:rsidR="00010BE0" w:rsidRDefault="002D0EFA">
            <w:r>
              <w:rPr>
                <w:b/>
              </w:rPr>
              <w:t>Original Model</w:t>
            </w:r>
          </w:p>
        </w:tc>
        <w:tc>
          <w:tcPr>
            <w:tcW w:w="4675" w:type="dxa"/>
          </w:tcPr>
          <w:p w:rsidR="00010BE0" w:rsidRDefault="002D0EFA">
            <w:r>
              <w:rPr>
                <w:b/>
              </w:rPr>
              <w:t>Texas A&amp;M model</w:t>
            </w:r>
          </w:p>
        </w:tc>
      </w:tr>
      <w:tr w:rsidR="00010BE0" w:rsidTr="008F2783">
        <w:tc>
          <w:tcPr>
            <w:tcW w:w="4675" w:type="dxa"/>
          </w:tcPr>
          <w:p w:rsidR="00010BE0" w:rsidRDefault="002D0EFA">
            <w:r>
              <w:t>Create</w:t>
            </w:r>
          </w:p>
        </w:tc>
        <w:tc>
          <w:tcPr>
            <w:tcW w:w="4675" w:type="dxa"/>
          </w:tcPr>
          <w:p w:rsidR="00010BE0" w:rsidRDefault="00010BE0">
            <w:pPr>
              <w:pStyle w:val="Compact"/>
            </w:pPr>
          </w:p>
        </w:tc>
      </w:tr>
      <w:tr w:rsidR="00010BE0" w:rsidTr="008F2783">
        <w:tc>
          <w:tcPr>
            <w:tcW w:w="4675" w:type="dxa"/>
          </w:tcPr>
          <w:p w:rsidR="00010BE0" w:rsidRDefault="002D0EFA" w:rsidP="00DB79DC">
            <w:pPr>
              <w:tabs>
                <w:tab w:val="left" w:pos="1308"/>
              </w:tabs>
            </w:pPr>
            <w:r>
              <w:t>Control</w:t>
            </w:r>
          </w:p>
        </w:tc>
        <w:tc>
          <w:tcPr>
            <w:tcW w:w="4675" w:type="dxa"/>
          </w:tcPr>
          <w:p w:rsidR="00010BE0" w:rsidRDefault="002D0EFA">
            <w:r>
              <w:t>Collection Process</w:t>
            </w:r>
          </w:p>
        </w:tc>
      </w:tr>
      <w:tr w:rsidR="00010BE0" w:rsidTr="008F2783">
        <w:tc>
          <w:tcPr>
            <w:tcW w:w="4675" w:type="dxa"/>
          </w:tcPr>
          <w:p w:rsidR="00010BE0" w:rsidRDefault="002D0EFA">
            <w:r>
              <w:t>Store</w:t>
            </w:r>
          </w:p>
        </w:tc>
        <w:tc>
          <w:tcPr>
            <w:tcW w:w="4675" w:type="dxa"/>
          </w:tcPr>
          <w:p w:rsidR="00010BE0" w:rsidRDefault="002D0EFA">
            <w:r>
              <w:t>Store &amp; Secure</w:t>
            </w:r>
            <w:r>
              <w:rPr>
                <w:rStyle w:val="FootnoteReference"/>
              </w:rPr>
              <w:footnoteReference w:id="2"/>
            </w:r>
          </w:p>
        </w:tc>
      </w:tr>
      <w:tr w:rsidR="00010BE0" w:rsidTr="008F2783">
        <w:tc>
          <w:tcPr>
            <w:tcW w:w="4675" w:type="dxa"/>
          </w:tcPr>
          <w:p w:rsidR="00010BE0" w:rsidRDefault="002D0EFA">
            <w:r>
              <w:t>Index</w:t>
            </w:r>
          </w:p>
        </w:tc>
        <w:tc>
          <w:tcPr>
            <w:tcW w:w="4675" w:type="dxa"/>
          </w:tcPr>
          <w:p w:rsidR="00010BE0" w:rsidRDefault="00010BE0">
            <w:pPr>
              <w:pStyle w:val="Compact"/>
            </w:pPr>
          </w:p>
        </w:tc>
      </w:tr>
      <w:tr w:rsidR="00010BE0" w:rsidTr="008F2783">
        <w:tc>
          <w:tcPr>
            <w:tcW w:w="4675" w:type="dxa"/>
          </w:tcPr>
          <w:p w:rsidR="00010BE0" w:rsidRDefault="002D0EFA">
            <w:r>
              <w:t>Consume</w:t>
            </w:r>
          </w:p>
        </w:tc>
        <w:tc>
          <w:tcPr>
            <w:tcW w:w="4675" w:type="dxa"/>
          </w:tcPr>
          <w:p w:rsidR="00010BE0" w:rsidRDefault="002D0EFA">
            <w:r>
              <w:t>Use Share and communicate</w:t>
            </w:r>
          </w:p>
        </w:tc>
      </w:tr>
      <w:tr w:rsidR="00010BE0" w:rsidTr="008F2783">
        <w:tc>
          <w:tcPr>
            <w:tcW w:w="4675" w:type="dxa"/>
          </w:tcPr>
          <w:p w:rsidR="00010BE0" w:rsidRDefault="002D0EFA">
            <w:r>
              <w:t>Dispose</w:t>
            </w:r>
          </w:p>
        </w:tc>
        <w:tc>
          <w:tcPr>
            <w:tcW w:w="4675" w:type="dxa"/>
          </w:tcPr>
          <w:p w:rsidR="00010BE0" w:rsidRDefault="002D0EFA">
            <w:r>
              <w:t>Destroy or re-use (concurrent phases).</w:t>
            </w:r>
          </w:p>
        </w:tc>
      </w:tr>
    </w:tbl>
    <w:p w:rsidR="00010BE0" w:rsidRDefault="002D0EFA">
      <w:pPr>
        <w:pStyle w:val="BodyText"/>
      </w:pPr>
      <w:r>
        <w:t>Archive</w:t>
      </w:r>
    </w:p>
    <w:p w:rsidR="00010BE0" w:rsidRDefault="002D0EFA">
      <w:pPr>
        <w:pStyle w:val="BodyText"/>
      </w:pPr>
      <w:r>
        <w:t>They also explore other related aspects of data lifecycle management:</w:t>
      </w:r>
    </w:p>
    <w:p w:rsidR="00010BE0" w:rsidRDefault="002D0EFA">
      <w:pPr>
        <w:numPr>
          <w:ilvl w:val="0"/>
          <w:numId w:val="3"/>
        </w:numPr>
      </w:pPr>
      <w:r>
        <w:t>Purpose and value</w:t>
      </w:r>
    </w:p>
    <w:p w:rsidR="00010BE0" w:rsidRDefault="002D0EFA">
      <w:pPr>
        <w:numPr>
          <w:ilvl w:val="0"/>
          <w:numId w:val="3"/>
        </w:numPr>
      </w:pPr>
      <w:r>
        <w:t>Privacy</w:t>
      </w:r>
    </w:p>
    <w:p w:rsidR="00010BE0" w:rsidRDefault="002D0EFA">
      <w:pPr>
        <w:numPr>
          <w:ilvl w:val="0"/>
          <w:numId w:val="3"/>
        </w:numPr>
      </w:pPr>
      <w:r>
        <w:t>Data ownership</w:t>
      </w:r>
    </w:p>
    <w:p w:rsidR="00010BE0" w:rsidRDefault="002D0EFA">
      <w:pPr>
        <w:numPr>
          <w:ilvl w:val="0"/>
          <w:numId w:val="3"/>
        </w:numPr>
      </w:pPr>
      <w:r>
        <w:t>Liability</w:t>
      </w:r>
    </w:p>
    <w:p w:rsidR="00010BE0" w:rsidRDefault="002D0EFA">
      <w:pPr>
        <w:numPr>
          <w:ilvl w:val="0"/>
          <w:numId w:val="3"/>
        </w:numPr>
      </w:pPr>
      <w:r>
        <w:t>Public perception</w:t>
      </w:r>
    </w:p>
    <w:p w:rsidR="00010BE0" w:rsidRDefault="002D0EFA">
      <w:pPr>
        <w:numPr>
          <w:ilvl w:val="0"/>
          <w:numId w:val="3"/>
        </w:numPr>
      </w:pPr>
      <w:r>
        <w:t>Security</w:t>
      </w:r>
    </w:p>
    <w:p w:rsidR="00010BE0" w:rsidRDefault="002D0EFA">
      <w:pPr>
        <w:numPr>
          <w:ilvl w:val="0"/>
          <w:numId w:val="3"/>
        </w:numPr>
      </w:pPr>
      <w:r>
        <w:t>Standards and Data Quality</w:t>
      </w:r>
    </w:p>
    <w:p w:rsidR="00010BE0" w:rsidRDefault="002D0EFA">
      <w:pPr>
        <w:pStyle w:val="FirstParagraph"/>
      </w:pPr>
      <w:r>
        <w:t>These topics are out of scope for this project, but they will be examined in later research.</w:t>
      </w:r>
    </w:p>
    <w:p w:rsidR="00010BE0" w:rsidRDefault="002D0EFA">
      <w:pPr>
        <w:pStyle w:val="BodyText"/>
      </w:pPr>
      <w:r>
        <w:t xml:space="preserve">A similar DLM is found in a description of the Research Data Management Platform (RDMP) </w:t>
      </w:r>
      <w:r w:rsidR="008F2783">
        <w:t xml:space="preserve"> </w:t>
      </w:r>
      <w:r w:rsidR="008F2783">
        <w:fldChar w:fldCharType="begin" w:fldLock="1"/>
      </w:r>
      <w:r w:rsidR="008F2783">
        <w:instrText>ADDIN CSL_CITATION {"citationItems":[{"id":"ITEM-1","itemData":{"DOI":"10.1093/gigascience/giy060","ISBN":"0000000329927","ISSN":"2047217X","PMID":"29790950","abstract":"Background: The Health Informatics Centre (HIC) at the University of Dundee provides a service to securely host clinical datasets and extract relevant data for anonymised cohorts to researchers to enable them to answer key research questions. As is common in research using routine healthcare data, the service was historically delivered using ad-hoc processes resulting in the slow provision of data whose provenance was often hidden to the researchers using it. This paper describes the development and evaluation of the Research Data Management Platform (RDMP): an open source tool to load, manage, clean, and curate longitudinal healthcare data for research and provide reproducible and updateable datasets for defined cohorts to researchers. Results: Between 2013 and 2017, RDMP tool implementation tripled the productivity of Data Analysts producing data releases for researchers from 7.1 to 25.3 per month; and reduced the error rate from 12.7% to 3.1%. The effort on data management reduced from a mean of 24.6 to 3.0 hours per data release. The waiting time for researchers to receive data after agreeing a specification reduced from approximately 6 months to less than one week. The software is scalable and currently manages 163 datasets. 1,321 data extracts for research have been produced with the largest extract linking data from 70 different datasets.","author":[{"dropping-particle":"","family":"Nind","given":"Thomas","non-dropping-particle":"","parse-names":false,"suffix":""},{"dropping-particle":"","family":"Galloway","given":"James","non-dropping-particle":"","parse-names":false,"suffix":""},{"dropping-particle":"","family":"McAllister","given":"Gordon","non-dropping-particle":"","parse-names":false,"suffix":""},{"dropping-particle":"","family":"Scobbie","given":"Donald","non-dropping-particle":"","parse-names":false,"suffix":""},{"dropping-particle":"","family":"Bonney","given":"Wilfred","non-dropping-particle":"","parse-names":false,"suffix":""},{"dropping-particle":"","family":"Hall","given":"Christopher","non-dropping-particle":"","parse-names":false,"suffix":""},{"dropping-particle":"","family":"Tramma","given":"Leandro","non-dropping-particle":"","parse-names":false,"suffix":""},{"dropping-particle":"","family":"Reel","given":"Parminder","non-dropping-particle":"","parse-names":false,"suffix":""},{"dropping-particle":"","family":"Groves","given":"Martin","non-dropping-particle":"","parse-names":false,"suffix":""},{"dropping-particle":"","family":"Appleby","given":"Philip","non-dropping-particle":"","parse-names":false,"suffix":""},{"dropping-particle":"","family":"Doney","given":"Alex","non-dropping-particle":"","parse-names":false,"suffix":""},{"dropping-particle":"","family":"Guthrie","given":"Bruce","non-dropping-particle":"","parse-names":false,"suffix":""},{"dropping-particle":"","family":"Jefferson","given":"Emily","non-dropping-particle":"","parse-names":false,"suffix":""}],"container-title":"GigaScience","id":"ITEM-1","issue":"7","issued":{"date-parts":[["2018","7","1"]]},"publisher":"Oxford University Press","title":"The research data management platform (RDMP): A novel, process driven, open-source tool for the management of longitudinal cohorts of clinical data","type":"article","volume":"7"},"uris":["http://www.mendeley.com/documents/?uuid=14f6a13e-22fc-3eb8-b18d-893b3a5dde0b"]}],"mendeley":{"formattedCitation":"(Nind et al., 2018)","plainTextFormattedCitation":"(Nind et al., 2018)","previouslyFormattedCitation":"(Nind et al., 2018)"},"properties":{"noteIndex":0},"schema":"https://github.com/citation-style-language/schema/raw/master/csl-citation.json"}</w:instrText>
      </w:r>
      <w:r w:rsidR="008F2783">
        <w:fldChar w:fldCharType="separate"/>
      </w:r>
      <w:r w:rsidR="008F2783" w:rsidRPr="008F2783">
        <w:rPr>
          <w:noProof/>
        </w:rPr>
        <w:t>(Nind et al., 2018)</w:t>
      </w:r>
      <w:r w:rsidR="008F2783">
        <w:fldChar w:fldCharType="end"/>
      </w:r>
      <w:r>
        <w:t xml:space="preserve"> which is a longitudinal research dataset. They found similar stages to the ODM, which are Create, Process, Analyse, Presenting, Give access (reuse). These map fairly closely as can be seen in the table, below:</w:t>
      </w:r>
    </w:p>
    <w:p w:rsidR="008F2783" w:rsidRDefault="008F2783" w:rsidP="008F2783">
      <w:pPr>
        <w:pStyle w:val="Caption"/>
        <w:keepNext/>
      </w:pPr>
      <w:bookmarkStart w:id="10" w:name="_Toc527014396"/>
      <w:r>
        <w:t xml:space="preserve">Table </w:t>
      </w:r>
      <w:fldSimple w:instr=" SEQ Table \* ARABIC ">
        <w:r w:rsidR="00430966">
          <w:rPr>
            <w:noProof/>
          </w:rPr>
          <w:t>2</w:t>
        </w:r>
      </w:fldSimple>
      <w:r>
        <w:t xml:space="preserve"> </w:t>
      </w:r>
      <w:r w:rsidRPr="00453DA9">
        <w:t xml:space="preserve">ODLM </w:t>
      </w:r>
      <w:r w:rsidR="00DB79DC">
        <w:t>Mapped to</w:t>
      </w:r>
      <w:r w:rsidRPr="00453DA9">
        <w:t xml:space="preserve"> RAMP Model</w:t>
      </w:r>
      <w:bookmarkEnd w:id="10"/>
    </w:p>
    <w:tbl>
      <w:tblPr>
        <w:tblStyle w:val="TableGrid"/>
        <w:tblW w:w="5000" w:type="pct"/>
        <w:tblLook w:val="04A0" w:firstRow="1" w:lastRow="0" w:firstColumn="1" w:lastColumn="0" w:noHBand="0" w:noVBand="1"/>
      </w:tblPr>
      <w:tblGrid>
        <w:gridCol w:w="4675"/>
        <w:gridCol w:w="4675"/>
      </w:tblGrid>
      <w:tr w:rsidR="00010BE0" w:rsidTr="008F2783">
        <w:tc>
          <w:tcPr>
            <w:tcW w:w="4675" w:type="dxa"/>
          </w:tcPr>
          <w:p w:rsidR="00010BE0" w:rsidRDefault="002D0EFA">
            <w:r>
              <w:rPr>
                <w:b/>
              </w:rPr>
              <w:t>Original Model</w:t>
            </w:r>
          </w:p>
        </w:tc>
        <w:tc>
          <w:tcPr>
            <w:tcW w:w="4675" w:type="dxa"/>
          </w:tcPr>
          <w:p w:rsidR="00010BE0" w:rsidRDefault="002D0EFA">
            <w:r>
              <w:rPr>
                <w:b/>
              </w:rPr>
              <w:t>RDMP Model</w:t>
            </w:r>
          </w:p>
        </w:tc>
      </w:tr>
      <w:tr w:rsidR="00010BE0" w:rsidTr="008F2783">
        <w:tc>
          <w:tcPr>
            <w:tcW w:w="4675" w:type="dxa"/>
          </w:tcPr>
          <w:p w:rsidR="00010BE0" w:rsidRDefault="002D0EFA">
            <w:r>
              <w:lastRenderedPageBreak/>
              <w:t>Create</w:t>
            </w:r>
          </w:p>
        </w:tc>
        <w:tc>
          <w:tcPr>
            <w:tcW w:w="4675" w:type="dxa"/>
          </w:tcPr>
          <w:p w:rsidR="00010BE0" w:rsidRDefault="002D0EFA">
            <w:r>
              <w:t>Create</w:t>
            </w:r>
          </w:p>
        </w:tc>
      </w:tr>
      <w:tr w:rsidR="00010BE0" w:rsidTr="008F2783">
        <w:tc>
          <w:tcPr>
            <w:tcW w:w="4675" w:type="dxa"/>
          </w:tcPr>
          <w:p w:rsidR="00010BE0" w:rsidRDefault="002D0EFA">
            <w:r>
              <w:t>Control</w:t>
            </w:r>
          </w:p>
        </w:tc>
        <w:tc>
          <w:tcPr>
            <w:tcW w:w="4675" w:type="dxa"/>
          </w:tcPr>
          <w:p w:rsidR="00010BE0" w:rsidRDefault="002D0EFA">
            <w:r>
              <w:t>Process</w:t>
            </w:r>
          </w:p>
        </w:tc>
      </w:tr>
      <w:tr w:rsidR="00010BE0" w:rsidTr="008F2783">
        <w:tc>
          <w:tcPr>
            <w:tcW w:w="4675" w:type="dxa"/>
          </w:tcPr>
          <w:p w:rsidR="00010BE0" w:rsidRDefault="002D0EFA">
            <w:r>
              <w:t>Store</w:t>
            </w:r>
          </w:p>
        </w:tc>
        <w:tc>
          <w:tcPr>
            <w:tcW w:w="4675" w:type="dxa"/>
          </w:tcPr>
          <w:p w:rsidR="00010BE0" w:rsidRDefault="00010BE0">
            <w:pPr>
              <w:pStyle w:val="Compact"/>
            </w:pPr>
          </w:p>
        </w:tc>
      </w:tr>
      <w:tr w:rsidR="00010BE0" w:rsidTr="008F2783">
        <w:tc>
          <w:tcPr>
            <w:tcW w:w="4675" w:type="dxa"/>
          </w:tcPr>
          <w:p w:rsidR="00010BE0" w:rsidRDefault="002D0EFA">
            <w:r>
              <w:t>Index</w:t>
            </w:r>
          </w:p>
        </w:tc>
        <w:tc>
          <w:tcPr>
            <w:tcW w:w="4675" w:type="dxa"/>
          </w:tcPr>
          <w:p w:rsidR="00010BE0" w:rsidRDefault="00010BE0">
            <w:pPr>
              <w:pStyle w:val="Compact"/>
            </w:pPr>
          </w:p>
        </w:tc>
      </w:tr>
      <w:tr w:rsidR="00010BE0" w:rsidTr="008F2783">
        <w:tc>
          <w:tcPr>
            <w:tcW w:w="4675" w:type="dxa"/>
          </w:tcPr>
          <w:p w:rsidR="00010BE0" w:rsidRDefault="002D0EFA">
            <w:r>
              <w:t>Consume</w:t>
            </w:r>
          </w:p>
        </w:tc>
        <w:tc>
          <w:tcPr>
            <w:tcW w:w="4675" w:type="dxa"/>
          </w:tcPr>
          <w:p w:rsidR="00010BE0" w:rsidRDefault="002D0EFA">
            <w:r>
              <w:t>Presenting Give access</w:t>
            </w:r>
          </w:p>
        </w:tc>
      </w:tr>
      <w:tr w:rsidR="00010BE0" w:rsidTr="008F2783">
        <w:tc>
          <w:tcPr>
            <w:tcW w:w="4675" w:type="dxa"/>
          </w:tcPr>
          <w:p w:rsidR="00010BE0" w:rsidRDefault="002D0EFA">
            <w:r>
              <w:t>Dispose</w:t>
            </w:r>
          </w:p>
        </w:tc>
        <w:tc>
          <w:tcPr>
            <w:tcW w:w="4675" w:type="dxa"/>
          </w:tcPr>
          <w:p w:rsidR="00010BE0" w:rsidRDefault="00010BE0">
            <w:pPr>
              <w:pStyle w:val="Compact"/>
            </w:pPr>
          </w:p>
        </w:tc>
      </w:tr>
    </w:tbl>
    <w:p w:rsidR="00010BE0" w:rsidRDefault="002D0EFA">
      <w:pPr>
        <w:pStyle w:val="BodyText"/>
      </w:pPr>
      <w:r>
        <w:t xml:space="preserve">In a web publication entitled “Data Management Lifecycle and Software Lifecycle Management in the </w:t>
      </w:r>
      <w:r w:rsidR="008F2783">
        <w:t xml:space="preserve">Context of Conducting Science” </w:t>
      </w:r>
      <w:r w:rsidR="008F2783">
        <w:fldChar w:fldCharType="begin" w:fldLock="1"/>
      </w:r>
      <w:r w:rsidR="003A25E4">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et al., 2014)","plainTextFormattedCitation":"(Lenhardt et al., 2014)","previouslyFormattedCitation":"(Lenhardt et al., 2014)"},"properties":{"noteIndex":0},"schema":"https://github.com/citation-style-language/schema/raw/master/csl-citation.json"}</w:instrText>
      </w:r>
      <w:r w:rsidR="008F2783">
        <w:fldChar w:fldCharType="separate"/>
      </w:r>
      <w:r w:rsidR="008F2783" w:rsidRPr="008F2783">
        <w:rPr>
          <w:noProof/>
        </w:rPr>
        <w:t>(Lenhardt et al., 2014)</w:t>
      </w:r>
      <w:r w:rsidR="008F2783">
        <w:fldChar w:fldCharType="end"/>
      </w:r>
      <w:r w:rsidR="008F2783">
        <w:t xml:space="preserve"> </w:t>
      </w:r>
      <w:r>
        <w:t>published an DLM with some interesting additional features. The model is shown below:</w:t>
      </w:r>
    </w:p>
    <w:p w:rsidR="003A25E4" w:rsidRDefault="002D0EFA" w:rsidP="003A25E4">
      <w:pPr>
        <w:pStyle w:val="Figure"/>
        <w:keepNext/>
      </w:pPr>
      <w:r>
        <w:rPr>
          <w:noProof/>
        </w:rPr>
        <w:drawing>
          <wp:inline distT="0" distB="0" distL="0" distR="0">
            <wp:extent cx="5236143" cy="256032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edia/5c6ae3c9eac3e78e184aeee9d46ff185.png"/>
                    <pic:cNvPicPr>
                      <a:picLocks noChangeAspect="1" noChangeArrowheads="1"/>
                    </pic:cNvPicPr>
                  </pic:nvPicPr>
                  <pic:blipFill>
                    <a:blip r:embed="rId10"/>
                    <a:stretch>
                      <a:fillRect/>
                    </a:stretch>
                  </pic:blipFill>
                  <pic:spPr bwMode="auto">
                    <a:xfrm>
                      <a:off x="0" y="0"/>
                      <a:ext cx="5236143" cy="2560320"/>
                    </a:xfrm>
                    <a:prstGeom prst="rect">
                      <a:avLst/>
                    </a:prstGeom>
                    <a:noFill/>
                    <a:ln w="9525">
                      <a:noFill/>
                      <a:headEnd/>
                      <a:tailEnd/>
                    </a:ln>
                  </pic:spPr>
                </pic:pic>
              </a:graphicData>
            </a:graphic>
          </wp:inline>
        </w:drawing>
      </w:r>
    </w:p>
    <w:p w:rsidR="00010BE0" w:rsidRPr="00611C4C" w:rsidRDefault="003A25E4" w:rsidP="003A25E4">
      <w:pPr>
        <w:pStyle w:val="Caption"/>
      </w:pPr>
      <w:bookmarkStart w:id="11" w:name="_Toc526797879"/>
      <w:r>
        <w:t xml:space="preserve">Figure </w:t>
      </w:r>
      <w:fldSimple w:instr=" SEQ Figure \* ARABIC ">
        <w:r w:rsidR="003A1F3A">
          <w:rPr>
            <w:noProof/>
          </w:rPr>
          <w:t>2</w:t>
        </w:r>
      </w:fldSimple>
      <w:r>
        <w:t xml:space="preserve"> </w:t>
      </w:r>
      <w:r w:rsidRPr="0076547F">
        <w:t xml:space="preserve">DLM as presented </w:t>
      </w:r>
      <w:r w:rsidRPr="00611C4C">
        <w:t xml:space="preserve">by </w:t>
      </w:r>
      <w:r w:rsidR="00611C4C" w:rsidRPr="00611C4C">
        <w:fldChar w:fldCharType="begin" w:fldLock="1"/>
      </w:r>
      <w:r w:rsidR="000631D5">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et al., 2014)","manualFormatting":"Lenhardt et al., 2014","plainTextFormattedCitation":"(Lenhardt et al., 2014)","previouslyFormattedCitation":"(Lenhardt et al., 2014)"},"properties":{"noteIndex":0},"schema":"https://github.com/citation-style-language/schema/raw/master/csl-citation.json"}</w:instrText>
      </w:r>
      <w:r w:rsidR="00611C4C" w:rsidRPr="00611C4C">
        <w:fldChar w:fldCharType="separate"/>
      </w:r>
      <w:r w:rsidR="00611C4C" w:rsidRPr="00611C4C">
        <w:rPr>
          <w:noProof/>
        </w:rPr>
        <w:t>Lenhardt et al., 2014</w:t>
      </w:r>
      <w:bookmarkEnd w:id="11"/>
      <w:r w:rsidR="00611C4C" w:rsidRPr="00611C4C">
        <w:fldChar w:fldCharType="end"/>
      </w:r>
    </w:p>
    <w:p w:rsidR="00010BE0" w:rsidRDefault="002D0EFA">
      <w:pPr>
        <w:pStyle w:val="BodyText"/>
      </w:pPr>
      <w:r>
        <w:t>This model call for DLM to have additional elements of assure and describe. Assure is part of the ODLM as the end to end lifecycle verification and validation. Describe exists also as enrichment but will be added going forward.</w:t>
      </w:r>
    </w:p>
    <w:p w:rsidR="00010BE0" w:rsidRDefault="002D0EFA">
      <w:pPr>
        <w:pStyle w:val="BodyText"/>
      </w:pPr>
      <w:r>
        <w:t xml:space="preserve">The final DLM related paper that was reviewed was a review of eight models by Alex Ball </w:t>
      </w:r>
      <w:r w:rsidR="003A25E4">
        <w:fldChar w:fldCharType="begin" w:fldLock="1"/>
      </w:r>
      <w:r w:rsidR="003A25E4">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plainTextFormattedCitation":"(Ball, 2012)","previouslyFormattedCitation":"(Ball, 2012)"},"properties":{"noteIndex":0},"schema":"https://github.com/citation-style-language/schema/raw/master/csl-citation.json"}</w:instrText>
      </w:r>
      <w:r w:rsidR="003A25E4">
        <w:fldChar w:fldCharType="separate"/>
      </w:r>
      <w:r w:rsidR="003A25E4" w:rsidRPr="003A25E4">
        <w:rPr>
          <w:noProof/>
        </w:rPr>
        <w:t>(Ball, 2012)</w:t>
      </w:r>
      <w:r w:rsidR="003A25E4">
        <w:fldChar w:fldCharType="end"/>
      </w:r>
      <w:r w:rsidR="003A25E4">
        <w:t xml:space="preserve">. </w:t>
      </w:r>
      <w:r>
        <w:t>In it he reviews eight DLMs which are specifically focused on scientific data and as such display elements that are specific to that purpose and so tend to specificity that is too granular for our purpose. That said there are some noteworthy element so sider. In his paper he examined:</w:t>
      </w:r>
    </w:p>
    <w:p w:rsidR="00010BE0" w:rsidRDefault="002D0EFA">
      <w:pPr>
        <w:numPr>
          <w:ilvl w:val="0"/>
          <w:numId w:val="4"/>
        </w:numPr>
      </w:pPr>
      <w:r>
        <w:t>DCC Curation Lifecycle</w:t>
      </w:r>
    </w:p>
    <w:p w:rsidR="00010BE0" w:rsidRDefault="002D0EFA">
      <w:pPr>
        <w:numPr>
          <w:ilvl w:val="0"/>
          <w:numId w:val="4"/>
        </w:numPr>
      </w:pPr>
      <w:r>
        <w:t>I2S2 Idealized Scientific Research Activity Lifecycle Model</w:t>
      </w:r>
    </w:p>
    <w:p w:rsidR="00010BE0" w:rsidRDefault="002D0EFA">
      <w:pPr>
        <w:numPr>
          <w:ilvl w:val="0"/>
          <w:numId w:val="4"/>
        </w:numPr>
      </w:pPr>
      <w:r>
        <w:t>DDI Combined Life Cycle Model</w:t>
      </w:r>
    </w:p>
    <w:p w:rsidR="00010BE0" w:rsidRDefault="002D0EFA">
      <w:pPr>
        <w:numPr>
          <w:ilvl w:val="0"/>
          <w:numId w:val="4"/>
        </w:numPr>
      </w:pPr>
      <w:r>
        <w:t>ANDS Data Sharing Verbs</w:t>
      </w:r>
    </w:p>
    <w:p w:rsidR="00010BE0" w:rsidRDefault="002D0EFA">
      <w:pPr>
        <w:numPr>
          <w:ilvl w:val="0"/>
          <w:numId w:val="4"/>
        </w:numPr>
      </w:pPr>
      <w:r>
        <w:t>DataONE Data Lifecycle</w:t>
      </w:r>
    </w:p>
    <w:p w:rsidR="00010BE0" w:rsidRDefault="002D0EFA">
      <w:pPr>
        <w:numPr>
          <w:ilvl w:val="0"/>
          <w:numId w:val="4"/>
        </w:numPr>
      </w:pPr>
      <w:r>
        <w:lastRenderedPageBreak/>
        <w:t>UK Data Archive Data Lifecycle</w:t>
      </w:r>
    </w:p>
    <w:p w:rsidR="00010BE0" w:rsidRDefault="002D0EFA">
      <w:pPr>
        <w:numPr>
          <w:ilvl w:val="0"/>
          <w:numId w:val="4"/>
        </w:numPr>
      </w:pPr>
      <w:r>
        <w:t>Research360 Institutional Research Lifecycle</w:t>
      </w:r>
    </w:p>
    <w:p w:rsidR="00010BE0" w:rsidRDefault="002D0EFA">
      <w:pPr>
        <w:numPr>
          <w:ilvl w:val="0"/>
          <w:numId w:val="4"/>
        </w:numPr>
      </w:pPr>
      <w:r>
        <w:t>Capability Maturity Model for Scientific Data Management</w:t>
      </w:r>
    </w:p>
    <w:p w:rsidR="00010BE0" w:rsidRDefault="002D0EFA">
      <w:pPr>
        <w:pStyle w:val="FirstParagraph"/>
      </w:pPr>
      <w:r>
        <w:t xml:space="preserve">From these I found the Data Documentation Initiative (DDI) </w:t>
      </w:r>
      <w:r w:rsidR="003A25E4">
        <w:fldChar w:fldCharType="begin" w:fldLock="1"/>
      </w:r>
      <w:r w:rsidR="003A25E4">
        <w:instrText>ADDIN CSL_CITATION {"citationItems":[{"id":"ITEM-1","itemData":{"URL":"http://www.ddialliance.org/","accessed":{"date-parts":[["2018","10","6"]]},"id":"ITEM-1","issued":{"date-parts":[["0"]]},"title":"Data Documentation Initiative","type":"webpage"},"uris":["http://www.mendeley.com/documents/?uuid=69dc3ffc-431b-3199-9223-6e9c5dfbcf75"]}],"mendeley":{"formattedCitation":"(“Data Documentation Initiative,” n.d.)","plainTextFormattedCitation":"(“Data Documentation Initiative,” n.d.)","previouslyFormattedCitation":"(“Data Documentation Initiative,” n.d.)"},"properties":{"noteIndex":0},"schema":"https://github.com/citation-style-language/schema/raw/master/csl-citation.json"}</w:instrText>
      </w:r>
      <w:r w:rsidR="003A25E4">
        <w:fldChar w:fldCharType="separate"/>
      </w:r>
      <w:r w:rsidR="003A25E4" w:rsidRPr="003A25E4">
        <w:rPr>
          <w:noProof/>
        </w:rPr>
        <w:t>(“Data Documentation Initiative,” n.d.)</w:t>
      </w:r>
      <w:r w:rsidR="003A25E4">
        <w:fldChar w:fldCharType="end"/>
      </w:r>
      <w:r w:rsidR="003A25E4">
        <w:t xml:space="preserve"> </w:t>
      </w:r>
      <w:r>
        <w:t>lifecycle. Like others, it is limited for our purposes because of its focus on surveys. It is useful as a subset of a DLM because of its incorporation of reuse and different versions. In the end I decided to take view that each item of data has its own lifecycle and thus when data is modified or copied it is starting a new life cycle.</w:t>
      </w:r>
    </w:p>
    <w:p w:rsidR="00010BE0" w:rsidRDefault="002D0EFA">
      <w:pPr>
        <w:pStyle w:val="BodyText"/>
      </w:pPr>
      <w:r>
        <w:t xml:space="preserve">The UK Data Archive Data Lifecycle </w:t>
      </w:r>
      <w:r w:rsidR="003A25E4">
        <w:fldChar w:fldCharType="begin" w:fldLock="1"/>
      </w:r>
      <w:r w:rsidR="003A25E4">
        <w:instrText>ADDIN CSL_CITATION {"citationItems":[{"id":"ITEM-1","itemData":{"URL":"https://www.ukdataservice.ac.uk/manage-data/lifecycle","accessed":{"date-parts":[["2018","10","6"]]},"author":[{"dropping-particle":"","family":"UK Data Service","given":"","non-dropping-particle":"","parse-names":false,"suffix":""}],"id":"ITEM-1","issued":{"date-parts":[["0"]]},"title":"UK Data Service » Research data lifestyle","type":"webpage"},"uris":["http://www.mendeley.com/documents/?uuid=2d2ba034-b500-3c16-b4a3-f9094f1cd7fb"]}],"mendeley":{"formattedCitation":"(UK Data Service, n.d.)","plainTextFormattedCitation":"(UK Data Service, n.d.)","previouslyFormattedCitation":"(UK Data Service, n.d.)"},"properties":{"noteIndex":0},"schema":"https://github.com/citation-style-language/schema/raw/master/csl-citation.json"}</w:instrText>
      </w:r>
      <w:r w:rsidR="003A25E4">
        <w:fldChar w:fldCharType="separate"/>
      </w:r>
      <w:r w:rsidR="003A25E4" w:rsidRPr="003A25E4">
        <w:rPr>
          <w:noProof/>
        </w:rPr>
        <w:t>(UK Data Service, n.d.)</w:t>
      </w:r>
      <w:r w:rsidR="003A25E4">
        <w:fldChar w:fldCharType="end"/>
      </w:r>
      <w:r w:rsidR="003A25E4">
        <w:t xml:space="preserve"> </w:t>
      </w:r>
      <w:r>
        <w:t>provided very useful definitions which have been incorporated into the definitions of the modified model described in the following cycle.</w:t>
      </w:r>
    </w:p>
    <w:p w:rsidR="00010BE0" w:rsidRDefault="002D0EFA">
      <w:pPr>
        <w:pStyle w:val="BodyText"/>
      </w:pPr>
      <w:r>
        <w:t xml:space="preserve">Two practitioner developed models of note are presented by Bloomberg </w:t>
      </w:r>
      <w:r w:rsidR="003A25E4">
        <w:fldChar w:fldCharType="begin" w:fldLock="1"/>
      </w:r>
      <w:r w:rsidR="003A25E4">
        <w:instrText>ADDIN CSL_CITATION {"citationItems":[{"id":"ITEM-1","itemData":{"URL":"https://www.bloomberg.com/professional/blog/7-phases-of-a-data-life-cycle/","accessed":{"date-parts":[["2018","7","16"]]},"author":[{"dropping-particle":"","family":"Bloomberg Professional Services","given":"","non-dropping-particle":"","parse-names":false,"suffix":""}],"container-title":"Bloomberg","id":"ITEM-1","issued":{"date-parts":[["2015"]]},"title":"7 phases of a data life cycle | Bloomberg Professional Services","type":"webpage"},"uris":["http://www.mendeley.com/documents/?uuid=26cd63b9-ffc0-31c5-aca9-a46e8a085ede"]}],"mendeley":{"formattedCitation":"(Bloomberg Professional Services, 2015)","plainTextFormattedCitation":"(Bloomberg Professional Services, 2015)","previouslyFormattedCitation":"(Bloomberg Professional Services, 2015)"},"properties":{"noteIndex":0},"schema":"https://github.com/citation-style-language/schema/raw/master/csl-citation.json"}</w:instrText>
      </w:r>
      <w:r w:rsidR="003A25E4">
        <w:fldChar w:fldCharType="separate"/>
      </w:r>
      <w:r w:rsidR="003A25E4" w:rsidRPr="003A25E4">
        <w:rPr>
          <w:noProof/>
        </w:rPr>
        <w:t>(Bloomberg Professional Services, 2015)</w:t>
      </w:r>
      <w:r w:rsidR="003A25E4">
        <w:fldChar w:fldCharType="end"/>
      </w:r>
      <w:r>
        <w:t xml:space="preserve">, </w:t>
      </w:r>
      <w:proofErr w:type="spellStart"/>
      <w:r w:rsidR="00A574FE">
        <w:t>Spirion</w:t>
      </w:r>
      <w:proofErr w:type="spellEnd"/>
      <w:r w:rsidR="00A574FE">
        <w:t xml:space="preserve"> </w:t>
      </w:r>
      <w:r w:rsidR="003A25E4">
        <w:fldChar w:fldCharType="begin" w:fldLock="1"/>
      </w:r>
      <w:r w:rsidR="003A25E4">
        <w:instrText>ADDIN CSL_CITATION {"citationItems":[{"id":"ITEM-1","itemData":{"URL":"https://www.spirion.com/data-lifecycle-management/","accessed":{"date-parts":[["2018","10","6"]]},"author":[{"dropping-particle":"","family":"Spirion","given":"","non-dropping-particle":"","parse-names":false,"suffix":""}],"container-title":"Spirion","id":"ITEM-1","issued":{"date-parts":[["0"]]},"title":"Data Lifecycle Management (DLM) | Spirion","type":"webpage"},"uris":["http://www.mendeley.com/documents/?uuid=828d6382-7ab6-3510-83b5-d3a161e34151"]}],"mendeley":{"formattedCitation":"(Spirion, n.d.)","plainTextFormattedCitation":"(Spirion, n.d.)","previouslyFormattedCitation":"(Spirion, n.d.)"},"properties":{"noteIndex":0},"schema":"https://github.com/citation-style-language/schema/raw/master/csl-citation.json"}</w:instrText>
      </w:r>
      <w:r w:rsidR="003A25E4">
        <w:fldChar w:fldCharType="separate"/>
      </w:r>
      <w:r w:rsidR="003A25E4" w:rsidRPr="003A25E4">
        <w:rPr>
          <w:noProof/>
        </w:rPr>
        <w:t>(Spirion, n.d.)</w:t>
      </w:r>
      <w:r w:rsidR="003A25E4">
        <w:fldChar w:fldCharType="end"/>
      </w:r>
      <w:r>
        <w:t xml:space="preserve"> and </w:t>
      </w:r>
      <w:proofErr w:type="spellStart"/>
      <w:r>
        <w:t>ITTStar</w:t>
      </w:r>
      <w:proofErr w:type="spellEnd"/>
      <w:r>
        <w:t xml:space="preserve"> </w:t>
      </w:r>
      <w:r w:rsidR="003A25E4">
        <w:fldChar w:fldCharType="begin" w:fldLock="1"/>
      </w:r>
      <w:r w:rsidR="003A25E4">
        <w:instrText>ADDIN CSL_CITATION {"citationItems":[{"id":"ITEM-1","itemData":{"URL":"http://www.ittstar.com/it_data.html","accessed":{"date-parts":[["2018","10","6"]]},"author":[{"dropping-particle":"","family":"ITT Star","given":"","non-dropping-particle":"","parse-names":false,"suffix":""}],"id":"ITEM-1","issued":{"date-parts":[["2018"]]},"title":"IT Datamanagement | ITTStar Consulting LLC","type":"webpage"},"uris":["http://www.mendeley.com/documents/?uuid=df0d2d72-31b5-3547-a060-33a43ce774dc"]}],"mendeley":{"formattedCitation":"(ITT Star, 2018)","plainTextFormattedCitation":"(ITT Star, 2018)","previouslyFormattedCitation":"(ITT Star, 2018)"},"properties":{"noteIndex":0},"schema":"https://github.com/citation-style-language/schema/raw/master/csl-citation.json"}</w:instrText>
      </w:r>
      <w:r w:rsidR="003A25E4">
        <w:fldChar w:fldCharType="separate"/>
      </w:r>
      <w:r w:rsidR="003A25E4" w:rsidRPr="003A25E4">
        <w:rPr>
          <w:noProof/>
        </w:rPr>
        <w:t>(ITT Star, 2018)</w:t>
      </w:r>
      <w:r w:rsidR="003A25E4">
        <w:fldChar w:fldCharType="end"/>
      </w:r>
      <w:r>
        <w:t>.</w:t>
      </w:r>
    </w:p>
    <w:p w:rsidR="00010BE0" w:rsidRDefault="002D0EFA">
      <w:pPr>
        <w:pStyle w:val="BodyText"/>
      </w:pPr>
      <w:r>
        <w:t>Bloomberg’s model is composed of seven steps which can be mapped</w:t>
      </w:r>
    </w:p>
    <w:p w:rsidR="003A25E4" w:rsidRDefault="003A25E4" w:rsidP="003A25E4">
      <w:pPr>
        <w:pStyle w:val="Caption"/>
        <w:keepNext/>
      </w:pPr>
      <w:bookmarkStart w:id="12" w:name="_Toc527014397"/>
      <w:r>
        <w:t xml:space="preserve">Table </w:t>
      </w:r>
      <w:fldSimple w:instr=" SEQ Table \* ARABIC ">
        <w:r w:rsidR="00430966">
          <w:rPr>
            <w:noProof/>
          </w:rPr>
          <w:t>3</w:t>
        </w:r>
      </w:fldSimple>
      <w:r>
        <w:t xml:space="preserve"> ODLM </w:t>
      </w:r>
      <w:r w:rsidR="00DB79DC">
        <w:t>Mapped to</w:t>
      </w:r>
      <w:r>
        <w:t xml:space="preserve"> Bloomberg Model</w:t>
      </w:r>
      <w:bookmarkEnd w:id="12"/>
    </w:p>
    <w:tbl>
      <w:tblPr>
        <w:tblStyle w:val="TableGrid"/>
        <w:tblW w:w="5000" w:type="pct"/>
        <w:tblLook w:val="04A0" w:firstRow="1" w:lastRow="0" w:firstColumn="1" w:lastColumn="0" w:noHBand="0" w:noVBand="1"/>
      </w:tblPr>
      <w:tblGrid>
        <w:gridCol w:w="4675"/>
        <w:gridCol w:w="4675"/>
      </w:tblGrid>
      <w:tr w:rsidR="00010BE0" w:rsidTr="003A25E4">
        <w:tc>
          <w:tcPr>
            <w:tcW w:w="4675" w:type="dxa"/>
          </w:tcPr>
          <w:p w:rsidR="00010BE0" w:rsidRDefault="002D0EFA">
            <w:r>
              <w:rPr>
                <w:b/>
              </w:rPr>
              <w:t>Original Model</w:t>
            </w:r>
          </w:p>
        </w:tc>
        <w:tc>
          <w:tcPr>
            <w:tcW w:w="4675" w:type="dxa"/>
          </w:tcPr>
          <w:p w:rsidR="00010BE0" w:rsidRDefault="002D0EFA">
            <w:r>
              <w:rPr>
                <w:b/>
              </w:rPr>
              <w:t>Bloomberg model</w:t>
            </w:r>
          </w:p>
        </w:tc>
      </w:tr>
      <w:tr w:rsidR="00010BE0" w:rsidTr="003A25E4">
        <w:tc>
          <w:tcPr>
            <w:tcW w:w="4675" w:type="dxa"/>
          </w:tcPr>
          <w:p w:rsidR="00010BE0" w:rsidRDefault="002D0EFA">
            <w:r>
              <w:t>Create</w:t>
            </w:r>
          </w:p>
        </w:tc>
        <w:tc>
          <w:tcPr>
            <w:tcW w:w="4675" w:type="dxa"/>
          </w:tcPr>
          <w:p w:rsidR="00010BE0" w:rsidRDefault="00010BE0">
            <w:pPr>
              <w:pStyle w:val="Compact"/>
            </w:pPr>
          </w:p>
        </w:tc>
      </w:tr>
      <w:tr w:rsidR="00010BE0" w:rsidTr="003A25E4">
        <w:tc>
          <w:tcPr>
            <w:tcW w:w="4675" w:type="dxa"/>
          </w:tcPr>
          <w:p w:rsidR="00010BE0" w:rsidRDefault="002D0EFA">
            <w:r>
              <w:t>Control</w:t>
            </w:r>
          </w:p>
        </w:tc>
        <w:tc>
          <w:tcPr>
            <w:tcW w:w="4675" w:type="dxa"/>
          </w:tcPr>
          <w:p w:rsidR="00010BE0" w:rsidRDefault="002D0EFA">
            <w:r>
              <w:t>Data Maintenance Data Capture</w:t>
            </w:r>
          </w:p>
        </w:tc>
      </w:tr>
      <w:tr w:rsidR="00010BE0" w:rsidTr="003A25E4">
        <w:tc>
          <w:tcPr>
            <w:tcW w:w="4675" w:type="dxa"/>
          </w:tcPr>
          <w:p w:rsidR="00010BE0" w:rsidRDefault="002D0EFA">
            <w:r>
              <w:t>Store</w:t>
            </w:r>
          </w:p>
        </w:tc>
        <w:tc>
          <w:tcPr>
            <w:tcW w:w="4675" w:type="dxa"/>
          </w:tcPr>
          <w:p w:rsidR="00010BE0" w:rsidRDefault="002D0EFA">
            <w:r>
              <w:t>Data Archival</w:t>
            </w:r>
          </w:p>
        </w:tc>
      </w:tr>
      <w:tr w:rsidR="00010BE0" w:rsidTr="003A25E4">
        <w:tc>
          <w:tcPr>
            <w:tcW w:w="4675" w:type="dxa"/>
          </w:tcPr>
          <w:p w:rsidR="00010BE0" w:rsidRDefault="002D0EFA">
            <w:r>
              <w:t>Index</w:t>
            </w:r>
          </w:p>
        </w:tc>
        <w:tc>
          <w:tcPr>
            <w:tcW w:w="4675" w:type="dxa"/>
          </w:tcPr>
          <w:p w:rsidR="00010BE0" w:rsidRDefault="002D0EFA">
            <w:r>
              <w:t>Data Synthesis Data Usage Data Publication</w:t>
            </w:r>
          </w:p>
        </w:tc>
      </w:tr>
      <w:tr w:rsidR="00010BE0" w:rsidTr="003A25E4">
        <w:tc>
          <w:tcPr>
            <w:tcW w:w="4675" w:type="dxa"/>
          </w:tcPr>
          <w:p w:rsidR="00010BE0" w:rsidRDefault="002D0EFA">
            <w:r>
              <w:t>Consume</w:t>
            </w:r>
          </w:p>
        </w:tc>
        <w:tc>
          <w:tcPr>
            <w:tcW w:w="4675" w:type="dxa"/>
          </w:tcPr>
          <w:p w:rsidR="00010BE0" w:rsidRDefault="00010BE0">
            <w:pPr>
              <w:pStyle w:val="Compact"/>
            </w:pPr>
          </w:p>
        </w:tc>
      </w:tr>
      <w:tr w:rsidR="00010BE0" w:rsidTr="003A25E4">
        <w:tc>
          <w:tcPr>
            <w:tcW w:w="4675" w:type="dxa"/>
          </w:tcPr>
          <w:p w:rsidR="00010BE0" w:rsidRDefault="002D0EFA">
            <w:r>
              <w:t>Dispose</w:t>
            </w:r>
          </w:p>
        </w:tc>
        <w:tc>
          <w:tcPr>
            <w:tcW w:w="4675" w:type="dxa"/>
          </w:tcPr>
          <w:p w:rsidR="00010BE0" w:rsidRDefault="002D0EFA">
            <w:r>
              <w:t>Data purging</w:t>
            </w:r>
          </w:p>
        </w:tc>
      </w:tr>
    </w:tbl>
    <w:p w:rsidR="00010BE0" w:rsidRDefault="002D0EFA">
      <w:pPr>
        <w:pStyle w:val="BodyText"/>
      </w:pPr>
      <w:r>
        <w:t>The model put forward by Spirion is again very similar. It is shown in the figure, below. Whereas the ODLM has consumption, the act of using and therefore deriving value from the data, they describe it a share which opens up the wider possibility of publishing or sharing.</w:t>
      </w:r>
    </w:p>
    <w:p w:rsidR="00A574FE" w:rsidRDefault="002D0EFA" w:rsidP="00A574FE">
      <w:pPr>
        <w:pStyle w:val="Figure"/>
        <w:keepNext/>
      </w:pPr>
      <w:r>
        <w:rPr>
          <w:noProof/>
        </w:rPr>
        <w:lastRenderedPageBreak/>
        <w:drawing>
          <wp:inline distT="0" distB="0" distL="0" distR="0">
            <wp:extent cx="4127500" cy="4127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edia/f69ec9295a62f6e1e3f5819bebda1fd2.png"/>
                    <pic:cNvPicPr>
                      <a:picLocks noChangeAspect="1" noChangeArrowheads="1"/>
                    </pic:cNvPicPr>
                  </pic:nvPicPr>
                  <pic:blipFill>
                    <a:blip r:embed="rId11"/>
                    <a:stretch>
                      <a:fillRect/>
                    </a:stretch>
                  </pic:blipFill>
                  <pic:spPr bwMode="auto">
                    <a:xfrm>
                      <a:off x="0" y="0"/>
                      <a:ext cx="4127500" cy="4127500"/>
                    </a:xfrm>
                    <a:prstGeom prst="rect">
                      <a:avLst/>
                    </a:prstGeom>
                    <a:noFill/>
                    <a:ln w="9525">
                      <a:noFill/>
                      <a:headEnd/>
                      <a:tailEnd/>
                    </a:ln>
                  </pic:spPr>
                </pic:pic>
              </a:graphicData>
            </a:graphic>
          </wp:inline>
        </w:drawing>
      </w:r>
    </w:p>
    <w:p w:rsidR="00010BE0" w:rsidRDefault="00A574FE" w:rsidP="00A574FE">
      <w:pPr>
        <w:pStyle w:val="Caption"/>
      </w:pPr>
      <w:bookmarkStart w:id="13" w:name="_Toc526797880"/>
      <w:r>
        <w:t xml:space="preserve">Figure </w:t>
      </w:r>
      <w:fldSimple w:instr=" SEQ Figure \* ARABIC ">
        <w:r w:rsidR="003A1F3A">
          <w:rPr>
            <w:noProof/>
          </w:rPr>
          <w:t>3</w:t>
        </w:r>
      </w:fldSimple>
      <w:r w:rsidRPr="00B77CA0">
        <w:t xml:space="preserve"> DLM as presented by </w:t>
      </w:r>
      <w:proofErr w:type="spellStart"/>
      <w:r w:rsidRPr="00B77CA0">
        <w:t>Spirion</w:t>
      </w:r>
      <w:bookmarkEnd w:id="13"/>
      <w:proofErr w:type="spellEnd"/>
    </w:p>
    <w:p w:rsidR="00010BE0" w:rsidRDefault="002D0EFA">
      <w:pPr>
        <w:pStyle w:val="BodyText"/>
      </w:pPr>
      <w:r>
        <w:t>This maps closely to the ODLM which we started with, which can be seen in the following table:</w:t>
      </w:r>
    </w:p>
    <w:p w:rsidR="00A574FE" w:rsidRDefault="00A574FE" w:rsidP="00A574FE">
      <w:pPr>
        <w:pStyle w:val="Caption"/>
        <w:keepNext/>
      </w:pPr>
      <w:bookmarkStart w:id="14" w:name="_Toc527014398"/>
      <w:r>
        <w:t xml:space="preserve">Table </w:t>
      </w:r>
      <w:fldSimple w:instr=" SEQ Table \* ARABIC ">
        <w:r w:rsidR="00430966">
          <w:rPr>
            <w:noProof/>
          </w:rPr>
          <w:t>4</w:t>
        </w:r>
      </w:fldSimple>
      <w:r>
        <w:t xml:space="preserve"> </w:t>
      </w:r>
      <w:r w:rsidRPr="001B32EF">
        <w:t xml:space="preserve">ODLM </w:t>
      </w:r>
      <w:r w:rsidR="00DB79DC">
        <w:t>Mapped to</w:t>
      </w:r>
      <w:r w:rsidRPr="001B32EF">
        <w:t xml:space="preserve"> </w:t>
      </w:r>
      <w:proofErr w:type="spellStart"/>
      <w:r w:rsidRPr="001B32EF">
        <w:t>Spirion</w:t>
      </w:r>
      <w:proofErr w:type="spellEnd"/>
      <w:r w:rsidRPr="001B32EF">
        <w:t xml:space="preserve"> Model</w:t>
      </w:r>
      <w:bookmarkEnd w:id="14"/>
    </w:p>
    <w:tbl>
      <w:tblPr>
        <w:tblStyle w:val="TableGrid"/>
        <w:tblW w:w="5000" w:type="pct"/>
        <w:tblLook w:val="04A0" w:firstRow="1" w:lastRow="0" w:firstColumn="1" w:lastColumn="0" w:noHBand="0" w:noVBand="1"/>
      </w:tblPr>
      <w:tblGrid>
        <w:gridCol w:w="4778"/>
        <w:gridCol w:w="4572"/>
      </w:tblGrid>
      <w:tr w:rsidR="00010BE0" w:rsidTr="00A574FE">
        <w:tc>
          <w:tcPr>
            <w:tcW w:w="0" w:type="auto"/>
          </w:tcPr>
          <w:p w:rsidR="00010BE0" w:rsidRDefault="002D0EFA">
            <w:r>
              <w:rPr>
                <w:b/>
              </w:rPr>
              <w:t>Original Model</w:t>
            </w:r>
          </w:p>
        </w:tc>
        <w:tc>
          <w:tcPr>
            <w:tcW w:w="0" w:type="auto"/>
          </w:tcPr>
          <w:p w:rsidR="00010BE0" w:rsidRDefault="002D0EFA">
            <w:r>
              <w:rPr>
                <w:b/>
              </w:rPr>
              <w:t>Spirion model</w:t>
            </w:r>
          </w:p>
        </w:tc>
      </w:tr>
      <w:tr w:rsidR="00010BE0" w:rsidTr="00A574FE">
        <w:tc>
          <w:tcPr>
            <w:tcW w:w="0" w:type="auto"/>
          </w:tcPr>
          <w:p w:rsidR="00010BE0" w:rsidRDefault="002D0EFA">
            <w:r>
              <w:t>Create</w:t>
            </w:r>
          </w:p>
        </w:tc>
        <w:tc>
          <w:tcPr>
            <w:tcW w:w="0" w:type="auto"/>
          </w:tcPr>
          <w:p w:rsidR="00010BE0" w:rsidRDefault="002D0EFA">
            <w:r>
              <w:t>Create</w:t>
            </w:r>
          </w:p>
        </w:tc>
      </w:tr>
      <w:tr w:rsidR="00010BE0" w:rsidTr="00A574FE">
        <w:tc>
          <w:tcPr>
            <w:tcW w:w="0" w:type="auto"/>
          </w:tcPr>
          <w:p w:rsidR="00010BE0" w:rsidRDefault="002D0EFA">
            <w:r>
              <w:t>Control</w:t>
            </w:r>
          </w:p>
        </w:tc>
        <w:tc>
          <w:tcPr>
            <w:tcW w:w="0" w:type="auto"/>
          </w:tcPr>
          <w:p w:rsidR="00010BE0" w:rsidRDefault="00010BE0">
            <w:pPr>
              <w:pStyle w:val="Compact"/>
            </w:pPr>
          </w:p>
        </w:tc>
      </w:tr>
      <w:tr w:rsidR="00010BE0" w:rsidTr="00A574FE">
        <w:tc>
          <w:tcPr>
            <w:tcW w:w="0" w:type="auto"/>
          </w:tcPr>
          <w:p w:rsidR="00010BE0" w:rsidRDefault="002D0EFA">
            <w:r>
              <w:t>Store</w:t>
            </w:r>
          </w:p>
        </w:tc>
        <w:tc>
          <w:tcPr>
            <w:tcW w:w="0" w:type="auto"/>
          </w:tcPr>
          <w:p w:rsidR="00010BE0" w:rsidRDefault="002D0EFA">
            <w:r>
              <w:t>Store Archive</w:t>
            </w:r>
          </w:p>
        </w:tc>
      </w:tr>
      <w:tr w:rsidR="00010BE0" w:rsidTr="00A574FE">
        <w:tc>
          <w:tcPr>
            <w:tcW w:w="0" w:type="auto"/>
          </w:tcPr>
          <w:p w:rsidR="00010BE0" w:rsidRDefault="002D0EFA">
            <w:r>
              <w:t>Index</w:t>
            </w:r>
          </w:p>
        </w:tc>
        <w:tc>
          <w:tcPr>
            <w:tcW w:w="0" w:type="auto"/>
          </w:tcPr>
          <w:p w:rsidR="00010BE0" w:rsidRDefault="00010BE0">
            <w:pPr>
              <w:pStyle w:val="Compact"/>
            </w:pPr>
          </w:p>
        </w:tc>
      </w:tr>
      <w:tr w:rsidR="00010BE0" w:rsidTr="00A574FE">
        <w:tc>
          <w:tcPr>
            <w:tcW w:w="0" w:type="auto"/>
          </w:tcPr>
          <w:p w:rsidR="00010BE0" w:rsidRDefault="002D0EFA">
            <w:r>
              <w:t>Consume</w:t>
            </w:r>
          </w:p>
        </w:tc>
        <w:tc>
          <w:tcPr>
            <w:tcW w:w="0" w:type="auto"/>
          </w:tcPr>
          <w:p w:rsidR="00010BE0" w:rsidRDefault="002D0EFA">
            <w:r>
              <w:t>Share</w:t>
            </w:r>
          </w:p>
        </w:tc>
      </w:tr>
      <w:tr w:rsidR="00010BE0" w:rsidTr="00A574FE">
        <w:tc>
          <w:tcPr>
            <w:tcW w:w="0" w:type="auto"/>
          </w:tcPr>
          <w:p w:rsidR="00010BE0" w:rsidRDefault="002D0EFA">
            <w:r>
              <w:t>Dispose</w:t>
            </w:r>
          </w:p>
        </w:tc>
        <w:tc>
          <w:tcPr>
            <w:tcW w:w="0" w:type="auto"/>
          </w:tcPr>
          <w:p w:rsidR="00010BE0" w:rsidRDefault="002D0EFA">
            <w:r>
              <w:t>Destroy</w:t>
            </w:r>
          </w:p>
        </w:tc>
      </w:tr>
    </w:tbl>
    <w:p w:rsidR="00010BE0" w:rsidRDefault="002D0EFA">
      <w:pPr>
        <w:pStyle w:val="BodyText"/>
      </w:pPr>
      <w:r>
        <w:t>The final practitioner model examined was the one produced by ITTStars. It highlights the useful features examining the need for data clean-up within the control phase which the ODLM does not present. Again, like others it also draws attention to data description and analysis. They, ITTStars, present it using the following figure:</w:t>
      </w:r>
    </w:p>
    <w:p w:rsidR="00A574FE" w:rsidRDefault="002D0EFA" w:rsidP="00A574FE">
      <w:pPr>
        <w:pStyle w:val="Figure"/>
        <w:keepNext/>
      </w:pPr>
      <w:r>
        <w:rPr>
          <w:noProof/>
        </w:rPr>
        <w:lastRenderedPageBreak/>
        <w:drawing>
          <wp:inline distT="0" distB="0" distL="0" distR="0">
            <wp:extent cx="5334000" cy="327442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media/f7c2b6abbe65b52aae54e6988993a284.jpg"/>
                    <pic:cNvPicPr>
                      <a:picLocks noChangeAspect="1" noChangeArrowheads="1"/>
                    </pic:cNvPicPr>
                  </pic:nvPicPr>
                  <pic:blipFill>
                    <a:blip r:embed="rId12"/>
                    <a:stretch>
                      <a:fillRect/>
                    </a:stretch>
                  </pic:blipFill>
                  <pic:spPr bwMode="auto">
                    <a:xfrm>
                      <a:off x="0" y="0"/>
                      <a:ext cx="5334000" cy="3274425"/>
                    </a:xfrm>
                    <a:prstGeom prst="rect">
                      <a:avLst/>
                    </a:prstGeom>
                    <a:noFill/>
                    <a:ln w="9525">
                      <a:noFill/>
                      <a:headEnd/>
                      <a:tailEnd/>
                    </a:ln>
                  </pic:spPr>
                </pic:pic>
              </a:graphicData>
            </a:graphic>
          </wp:inline>
        </w:drawing>
      </w:r>
    </w:p>
    <w:p w:rsidR="00010BE0" w:rsidRDefault="00A574FE" w:rsidP="00A574FE">
      <w:pPr>
        <w:pStyle w:val="Caption"/>
      </w:pPr>
      <w:bookmarkStart w:id="15" w:name="_Toc526797881"/>
      <w:r>
        <w:t xml:space="preserve">Figure </w:t>
      </w:r>
      <w:fldSimple w:instr=" SEQ Figure \* ARABIC ">
        <w:r w:rsidR="003A1F3A">
          <w:rPr>
            <w:noProof/>
          </w:rPr>
          <w:t>4</w:t>
        </w:r>
      </w:fldSimple>
      <w:r>
        <w:t xml:space="preserve"> </w:t>
      </w:r>
      <w:proofErr w:type="spellStart"/>
      <w:r w:rsidRPr="00885F5E">
        <w:t>ITTStar</w:t>
      </w:r>
      <w:proofErr w:type="spellEnd"/>
      <w:r w:rsidRPr="00885F5E">
        <w:t xml:space="preserve"> DLM</w:t>
      </w:r>
      <w:bookmarkEnd w:id="15"/>
    </w:p>
    <w:p w:rsidR="00010BE0" w:rsidRDefault="002D0EFA">
      <w:pPr>
        <w:pStyle w:val="BodyText"/>
      </w:pPr>
      <w:r>
        <w:t>For comparison with the ODLM we can see a high degree of overlap, indicated by the table below:</w:t>
      </w:r>
    </w:p>
    <w:p w:rsidR="00A574FE" w:rsidRDefault="00A574FE" w:rsidP="00A574FE">
      <w:pPr>
        <w:pStyle w:val="Caption"/>
        <w:keepNext/>
      </w:pPr>
      <w:bookmarkStart w:id="16" w:name="_Toc527014399"/>
      <w:r>
        <w:t xml:space="preserve">Table </w:t>
      </w:r>
      <w:fldSimple w:instr=" SEQ Table \* ARABIC ">
        <w:r w:rsidR="00430966">
          <w:rPr>
            <w:noProof/>
          </w:rPr>
          <w:t>5</w:t>
        </w:r>
      </w:fldSimple>
      <w:r>
        <w:t xml:space="preserve"> </w:t>
      </w:r>
      <w:r w:rsidRPr="00717FD6">
        <w:t xml:space="preserve">ODLM </w:t>
      </w:r>
      <w:r w:rsidR="00DB79DC">
        <w:t>Mapped to</w:t>
      </w:r>
      <w:r w:rsidRPr="00717FD6">
        <w:t xml:space="preserve"> </w:t>
      </w:r>
      <w:proofErr w:type="spellStart"/>
      <w:r w:rsidRPr="00717FD6">
        <w:t>ITTStar</w:t>
      </w:r>
      <w:proofErr w:type="spellEnd"/>
      <w:r w:rsidRPr="00717FD6">
        <w:t xml:space="preserve"> Model</w:t>
      </w:r>
      <w:bookmarkEnd w:id="16"/>
    </w:p>
    <w:tbl>
      <w:tblPr>
        <w:tblStyle w:val="TableGrid"/>
        <w:tblW w:w="5000" w:type="pct"/>
        <w:tblLook w:val="04A0" w:firstRow="1" w:lastRow="0" w:firstColumn="1" w:lastColumn="0" w:noHBand="0" w:noVBand="1"/>
      </w:tblPr>
      <w:tblGrid>
        <w:gridCol w:w="4675"/>
        <w:gridCol w:w="4675"/>
      </w:tblGrid>
      <w:tr w:rsidR="00010BE0" w:rsidTr="00A574FE">
        <w:tc>
          <w:tcPr>
            <w:tcW w:w="4675" w:type="dxa"/>
          </w:tcPr>
          <w:p w:rsidR="00010BE0" w:rsidRDefault="002D0EFA">
            <w:r>
              <w:rPr>
                <w:b/>
              </w:rPr>
              <w:t>Original Model</w:t>
            </w:r>
          </w:p>
        </w:tc>
        <w:tc>
          <w:tcPr>
            <w:tcW w:w="4675" w:type="dxa"/>
          </w:tcPr>
          <w:p w:rsidR="00010BE0" w:rsidRDefault="002D0EFA">
            <w:r>
              <w:rPr>
                <w:b/>
              </w:rPr>
              <w:t>ITTStar model</w:t>
            </w:r>
          </w:p>
        </w:tc>
      </w:tr>
      <w:tr w:rsidR="00010BE0" w:rsidTr="00A574FE">
        <w:tc>
          <w:tcPr>
            <w:tcW w:w="4675" w:type="dxa"/>
          </w:tcPr>
          <w:p w:rsidR="00010BE0" w:rsidRDefault="00010BE0">
            <w:pPr>
              <w:pStyle w:val="Compact"/>
            </w:pPr>
          </w:p>
        </w:tc>
        <w:tc>
          <w:tcPr>
            <w:tcW w:w="4675" w:type="dxa"/>
          </w:tcPr>
          <w:p w:rsidR="00010BE0" w:rsidRDefault="002D0EFA">
            <w:r>
              <w:t>Purpose</w:t>
            </w:r>
          </w:p>
        </w:tc>
      </w:tr>
      <w:tr w:rsidR="00010BE0" w:rsidTr="00A574FE">
        <w:tc>
          <w:tcPr>
            <w:tcW w:w="4675" w:type="dxa"/>
          </w:tcPr>
          <w:p w:rsidR="00010BE0" w:rsidRDefault="002D0EFA">
            <w:r>
              <w:t>Create</w:t>
            </w:r>
          </w:p>
        </w:tc>
        <w:tc>
          <w:tcPr>
            <w:tcW w:w="4675" w:type="dxa"/>
          </w:tcPr>
          <w:p w:rsidR="00010BE0" w:rsidRDefault="002D0EFA">
            <w:r>
              <w:t>Collect Create Describe</w:t>
            </w:r>
          </w:p>
        </w:tc>
      </w:tr>
      <w:tr w:rsidR="00010BE0" w:rsidTr="00A574FE">
        <w:tc>
          <w:tcPr>
            <w:tcW w:w="4675" w:type="dxa"/>
          </w:tcPr>
          <w:p w:rsidR="00010BE0" w:rsidRDefault="002D0EFA">
            <w:r>
              <w:t>Control</w:t>
            </w:r>
          </w:p>
        </w:tc>
        <w:tc>
          <w:tcPr>
            <w:tcW w:w="4675" w:type="dxa"/>
          </w:tcPr>
          <w:p w:rsidR="00010BE0" w:rsidRDefault="00010BE0">
            <w:pPr>
              <w:pStyle w:val="Compact"/>
            </w:pPr>
          </w:p>
        </w:tc>
      </w:tr>
      <w:tr w:rsidR="00010BE0" w:rsidTr="00A574FE">
        <w:tc>
          <w:tcPr>
            <w:tcW w:w="4675" w:type="dxa"/>
          </w:tcPr>
          <w:p w:rsidR="00010BE0" w:rsidRDefault="002D0EFA">
            <w:r>
              <w:t>Store</w:t>
            </w:r>
          </w:p>
        </w:tc>
        <w:tc>
          <w:tcPr>
            <w:tcW w:w="4675" w:type="dxa"/>
          </w:tcPr>
          <w:p w:rsidR="00010BE0" w:rsidRDefault="002D0EFA">
            <w:r>
              <w:t>Analyze Public Share/Preserve</w:t>
            </w:r>
          </w:p>
        </w:tc>
      </w:tr>
      <w:tr w:rsidR="00010BE0" w:rsidTr="00A574FE">
        <w:tc>
          <w:tcPr>
            <w:tcW w:w="4675" w:type="dxa"/>
          </w:tcPr>
          <w:p w:rsidR="00010BE0" w:rsidRDefault="002D0EFA">
            <w:r>
              <w:t>Index</w:t>
            </w:r>
          </w:p>
        </w:tc>
        <w:tc>
          <w:tcPr>
            <w:tcW w:w="4675" w:type="dxa"/>
          </w:tcPr>
          <w:p w:rsidR="00010BE0" w:rsidRDefault="00010BE0">
            <w:pPr>
              <w:pStyle w:val="Compact"/>
            </w:pPr>
          </w:p>
        </w:tc>
      </w:tr>
      <w:tr w:rsidR="00010BE0" w:rsidTr="00A574FE">
        <w:tc>
          <w:tcPr>
            <w:tcW w:w="4675" w:type="dxa"/>
          </w:tcPr>
          <w:p w:rsidR="00010BE0" w:rsidRDefault="002D0EFA">
            <w:r>
              <w:t>Consume</w:t>
            </w:r>
          </w:p>
        </w:tc>
        <w:tc>
          <w:tcPr>
            <w:tcW w:w="4675" w:type="dxa"/>
          </w:tcPr>
          <w:p w:rsidR="00010BE0" w:rsidRDefault="00010BE0">
            <w:pPr>
              <w:pStyle w:val="Compact"/>
            </w:pPr>
          </w:p>
        </w:tc>
      </w:tr>
      <w:tr w:rsidR="00010BE0" w:rsidTr="00A574FE">
        <w:tc>
          <w:tcPr>
            <w:tcW w:w="4675" w:type="dxa"/>
          </w:tcPr>
          <w:p w:rsidR="00010BE0" w:rsidRDefault="002D0EFA">
            <w:r>
              <w:t>Dispose</w:t>
            </w:r>
          </w:p>
        </w:tc>
        <w:tc>
          <w:tcPr>
            <w:tcW w:w="4675" w:type="dxa"/>
          </w:tcPr>
          <w:p w:rsidR="00010BE0" w:rsidRDefault="00010BE0">
            <w:pPr>
              <w:pStyle w:val="Compact"/>
            </w:pPr>
          </w:p>
        </w:tc>
      </w:tr>
    </w:tbl>
    <w:p w:rsidR="00010BE0" w:rsidRDefault="002D0EFA">
      <w:pPr>
        <w:pStyle w:val="Heading1"/>
      </w:pPr>
      <w:bookmarkStart w:id="17" w:name="changes-to-the-data-lifecycle-model-aris"/>
      <w:bookmarkEnd w:id="17"/>
      <w:r>
        <w:t>Changes to the data lifecycle model arising from the literature</w:t>
      </w:r>
    </w:p>
    <w:p w:rsidR="00010BE0" w:rsidRDefault="002D0EFA">
      <w:pPr>
        <w:pStyle w:val="FirstParagraph"/>
      </w:pPr>
      <w:r>
        <w:t>This section describes the changes to the data model resulting from the literature review and acknowledges the source of those modifications. The following section “Modified model” describes the modified data model and contains the definition of each stage and corresponding activities in that phase.</w:t>
      </w:r>
    </w:p>
    <w:p w:rsidR="00010BE0" w:rsidRDefault="00F4345A">
      <w:pPr>
        <w:pStyle w:val="BodyText"/>
      </w:pPr>
      <w:r>
        <w:t xml:space="preserve">By looking at the mapping of the ODLM and the model presented it is clear that at a high lever there are no gaps in the ODLM, with </w:t>
      </w:r>
      <w:proofErr w:type="spellStart"/>
      <w:r>
        <w:t>th</w:t>
      </w:r>
      <w:proofErr w:type="spellEnd"/>
      <w:r>
        <w:t xml:space="preserve"> possible exception of Purpose from </w:t>
      </w:r>
      <w:proofErr w:type="spellStart"/>
      <w:r>
        <w:t>ITTStar</w:t>
      </w:r>
      <w:proofErr w:type="spellEnd"/>
      <w:r>
        <w:t xml:space="preserve"> model.  Purpose is essentially the intended use of the data and predates </w:t>
      </w:r>
      <w:proofErr w:type="spellStart"/>
      <w:proofErr w:type="gramStart"/>
      <w:r>
        <w:t>it’s</w:t>
      </w:r>
      <w:proofErr w:type="spellEnd"/>
      <w:proofErr w:type="gramEnd"/>
      <w:r>
        <w:t xml:space="preserve"> creation and so </w:t>
      </w:r>
      <w:r>
        <w:lastRenderedPageBreak/>
        <w:t xml:space="preserve">is it truly part of its lifecycle, that said for a dataset identification of its purpose can indicate it's </w:t>
      </w:r>
      <w:r w:rsidR="00C13480">
        <w:t>intended</w:t>
      </w:r>
      <w:r>
        <w:t xml:space="preserve"> use and value.  For this reason</w:t>
      </w:r>
      <w:r w:rsidR="00C13480">
        <w:t>,</w:t>
      </w:r>
      <w:r>
        <w:t xml:space="preserve"> I propose to add it to the lifecycle.</w:t>
      </w:r>
    </w:p>
    <w:p w:rsidR="00F4345A" w:rsidRDefault="00F4345A">
      <w:pPr>
        <w:pStyle w:val="BodyText"/>
      </w:pPr>
      <w:r>
        <w:t>There are two other concepts of data that are give</w:t>
      </w:r>
      <w:r w:rsidR="00C13480">
        <w:t>n</w:t>
      </w:r>
      <w:r>
        <w:t xml:space="preserve"> prominence in the preceding models.  These are reuse or repurposing and publication.  </w:t>
      </w:r>
    </w:p>
    <w:p w:rsidR="00F4345A" w:rsidRDefault="00F4345A">
      <w:pPr>
        <w:pStyle w:val="BodyText"/>
      </w:pPr>
      <w:r>
        <w:t>The act of reusing data, even if for a different purpose opens up all sorts of questions about the value of the use, is the data being used and interpreted correctly.  This is a fact of data consumption</w:t>
      </w:r>
      <w:r w:rsidR="00C13480">
        <w:t>.  As such, it will be added as part of consumption.</w:t>
      </w:r>
    </w:p>
    <w:p w:rsidR="00C13480" w:rsidRDefault="00C13480">
      <w:pPr>
        <w:pStyle w:val="BodyText"/>
      </w:pPr>
      <w:r>
        <w:t>Publication is more problematic.  Once data is published it is no longer controlled and may even be duplicated. Once published we can not assume that the data is ever going to be deleted.  Therefore, the mode will assume that published data is a new data lifecycle in its own right.  This implies that the publication of the data is outside of the controlled lifecycle.  This is intentional, publication within the lifecycle is simply another form of consumption.</w:t>
      </w:r>
    </w:p>
    <w:p w:rsidR="00153211" w:rsidRDefault="00153211" w:rsidP="00153211">
      <w:pPr>
        <w:pStyle w:val="Heading2"/>
      </w:pPr>
      <w:r>
        <w:t>Changes to the horizontal component of the model</w:t>
      </w:r>
    </w:p>
    <w:p w:rsidR="00153211" w:rsidRDefault="00153211" w:rsidP="00153211">
      <w:pPr>
        <w:pStyle w:val="BodyText"/>
      </w:pPr>
      <w:r>
        <w:t xml:space="preserve">The ODLM has a horizontal bar that represents the activities that exist </w:t>
      </w:r>
      <w:proofErr w:type="spellStart"/>
      <w:r>
        <w:t>throught</w:t>
      </w:r>
      <w:proofErr w:type="spellEnd"/>
      <w:r>
        <w:t xml:space="preserve"> the lifecycle of the data.  This was originally defined as being composed of three components:</w:t>
      </w:r>
    </w:p>
    <w:p w:rsidR="00153211" w:rsidRPr="00153211" w:rsidRDefault="00153211" w:rsidP="00153211">
      <w:pPr>
        <w:pStyle w:val="BodyText"/>
      </w:pPr>
    </w:p>
    <w:p w:rsidR="00C13480" w:rsidRDefault="00153211">
      <w:pPr>
        <w:pStyle w:val="BodyText"/>
      </w:pPr>
      <w:r>
        <w:t xml:space="preserve">With the addition of these two steps the </w:t>
      </w:r>
      <w:r w:rsidR="003B3E10">
        <w:t>high-level</w:t>
      </w:r>
      <w:r w:rsidR="00C13480">
        <w:t xml:space="preserve"> data lifecycle model </w:t>
      </w:r>
      <w:r w:rsidR="003B3E10">
        <w:t>is represented as:</w:t>
      </w:r>
    </w:p>
    <w:p w:rsidR="003B3E10" w:rsidRDefault="003B3E10" w:rsidP="003B3E10">
      <w:pPr>
        <w:pStyle w:val="BodyText"/>
        <w:numPr>
          <w:ilvl w:val="0"/>
          <w:numId w:val="6"/>
        </w:numPr>
      </w:pPr>
      <w:r>
        <w:t>Purpose</w:t>
      </w:r>
    </w:p>
    <w:p w:rsidR="003B3E10" w:rsidRDefault="003B3E10" w:rsidP="003B3E10">
      <w:pPr>
        <w:pStyle w:val="BodyText"/>
        <w:numPr>
          <w:ilvl w:val="0"/>
          <w:numId w:val="6"/>
        </w:numPr>
      </w:pPr>
      <w:r>
        <w:t>Create</w:t>
      </w:r>
    </w:p>
    <w:p w:rsidR="003B3E10" w:rsidRDefault="003B3E10" w:rsidP="003B3E10">
      <w:pPr>
        <w:pStyle w:val="BodyText"/>
        <w:numPr>
          <w:ilvl w:val="0"/>
          <w:numId w:val="6"/>
        </w:numPr>
      </w:pPr>
      <w:r>
        <w:t>Control</w:t>
      </w:r>
    </w:p>
    <w:p w:rsidR="003B3E10" w:rsidRDefault="003B3E10" w:rsidP="003B3E10">
      <w:pPr>
        <w:pStyle w:val="BodyText"/>
        <w:numPr>
          <w:ilvl w:val="0"/>
          <w:numId w:val="6"/>
        </w:numPr>
      </w:pPr>
      <w:r>
        <w:t>Store</w:t>
      </w:r>
    </w:p>
    <w:p w:rsidR="003B3E10" w:rsidRDefault="003B3E10" w:rsidP="003B3E10">
      <w:pPr>
        <w:pStyle w:val="BodyText"/>
        <w:numPr>
          <w:ilvl w:val="0"/>
          <w:numId w:val="6"/>
        </w:numPr>
      </w:pPr>
      <w:r>
        <w:t>Index</w:t>
      </w:r>
    </w:p>
    <w:p w:rsidR="003B3E10" w:rsidRDefault="003B3E10" w:rsidP="003B3E10">
      <w:pPr>
        <w:pStyle w:val="BodyText"/>
        <w:numPr>
          <w:ilvl w:val="0"/>
          <w:numId w:val="6"/>
        </w:numPr>
      </w:pPr>
      <w:r>
        <w:t>Consume</w:t>
      </w:r>
    </w:p>
    <w:p w:rsidR="003B3E10" w:rsidRDefault="003B3E10" w:rsidP="003B3E10">
      <w:pPr>
        <w:pStyle w:val="BodyText"/>
        <w:numPr>
          <w:ilvl w:val="0"/>
          <w:numId w:val="6"/>
        </w:numPr>
      </w:pPr>
      <w:r>
        <w:t>Publish</w:t>
      </w:r>
    </w:p>
    <w:p w:rsidR="003B3E10" w:rsidRDefault="003B3E10" w:rsidP="003B3E10">
      <w:pPr>
        <w:pStyle w:val="BodyText"/>
        <w:numPr>
          <w:ilvl w:val="0"/>
          <w:numId w:val="6"/>
        </w:numPr>
      </w:pPr>
      <w:r>
        <w:t>Dispose</w:t>
      </w:r>
    </w:p>
    <w:p w:rsidR="003B3E10" w:rsidRDefault="003B3E10" w:rsidP="003B3E10">
      <w:pPr>
        <w:pStyle w:val="BodyText"/>
      </w:pPr>
    </w:p>
    <w:p w:rsidR="003B3E10" w:rsidRDefault="003B3E10" w:rsidP="003B3E10">
      <w:pPr>
        <w:pStyle w:val="BodyText"/>
      </w:pPr>
      <w:r>
        <w:t xml:space="preserve">Needless to </w:t>
      </w:r>
      <w:proofErr w:type="gramStart"/>
      <w:r>
        <w:t>say</w:t>
      </w:r>
      <w:proofErr w:type="gramEnd"/>
      <w:r>
        <w:t xml:space="preserve"> while some of these steps happen in sequence, such as Propose must come before Create, others can happen in parallel, such as Store and Index and other in reverse order, such as consumption may lead to the date being modified and restored.</w:t>
      </w:r>
    </w:p>
    <w:p w:rsidR="00C13480" w:rsidRDefault="003B3E10" w:rsidP="003B3E10">
      <w:pPr>
        <w:pStyle w:val="Heading2"/>
      </w:pPr>
      <w:r>
        <w:t>Definition of the model</w:t>
      </w:r>
    </w:p>
    <w:p w:rsidR="009E6E1F" w:rsidRDefault="003B3E10" w:rsidP="003B3E10">
      <w:pPr>
        <w:pStyle w:val="BodyText"/>
      </w:pPr>
      <w:r>
        <w:t xml:space="preserve">This section presents the latest version of the DLM with in more detail, highlighting the typical activities that occur in each stage and </w:t>
      </w:r>
      <w:r w:rsidR="009E6E1F">
        <w:t xml:space="preserve">providing </w:t>
      </w:r>
      <w:r>
        <w:t>a definition of the activity.</w:t>
      </w:r>
      <w:r w:rsidR="009E6E1F">
        <w:t xml:space="preserve">  Each </w:t>
      </w:r>
      <w:r w:rsidR="009E6E1F">
        <w:lastRenderedPageBreak/>
        <w:t>stage has one or more activities associated with it.  Each stage will be presented as the stage the activities and a definition of the activity.  Where the definitions are tasked directly from another source, that source will be referenced</w:t>
      </w:r>
    </w:p>
    <w:p w:rsidR="00C05125" w:rsidRDefault="00C05125" w:rsidP="00C05125">
      <w:pPr>
        <w:pStyle w:val="Caption"/>
        <w:keepNext/>
      </w:pPr>
      <w:bookmarkStart w:id="18" w:name="_Toc527014400"/>
      <w:r>
        <w:t xml:space="preserve">Table </w:t>
      </w:r>
      <w:fldSimple w:instr=" SEQ Table \* ARABIC ">
        <w:r w:rsidR="00430966">
          <w:rPr>
            <w:noProof/>
          </w:rPr>
          <w:t>6</w:t>
        </w:r>
      </w:fldSimple>
      <w:r>
        <w:t xml:space="preserve"> Data Lifecycle Model</w:t>
      </w:r>
      <w:bookmarkEnd w:id="18"/>
    </w:p>
    <w:tbl>
      <w:tblPr>
        <w:tblStyle w:val="TableGrid"/>
        <w:tblW w:w="0" w:type="auto"/>
        <w:tblLook w:val="04A0" w:firstRow="1" w:lastRow="0" w:firstColumn="1" w:lastColumn="0" w:noHBand="0" w:noVBand="1"/>
      </w:tblPr>
      <w:tblGrid>
        <w:gridCol w:w="2972"/>
        <w:gridCol w:w="6378"/>
      </w:tblGrid>
      <w:tr w:rsidR="009E6E1F" w:rsidTr="00330954">
        <w:tc>
          <w:tcPr>
            <w:tcW w:w="9350" w:type="dxa"/>
            <w:gridSpan w:val="2"/>
          </w:tcPr>
          <w:p w:rsidR="009E6E1F" w:rsidRPr="009E6E1F" w:rsidRDefault="009E6E1F" w:rsidP="003B3E10">
            <w:pPr>
              <w:pStyle w:val="BodyText"/>
              <w:rPr>
                <w:b/>
              </w:rPr>
            </w:pPr>
            <w:r>
              <w:rPr>
                <w:b/>
                <w:sz w:val="28"/>
              </w:rPr>
              <w:t>Purpose</w:t>
            </w:r>
          </w:p>
        </w:tc>
      </w:tr>
      <w:tr w:rsidR="009E6E1F" w:rsidTr="009E6E1F">
        <w:tc>
          <w:tcPr>
            <w:tcW w:w="2972" w:type="dxa"/>
          </w:tcPr>
          <w:p w:rsidR="009E6E1F" w:rsidRPr="009E6E1F" w:rsidRDefault="000631D5" w:rsidP="003B3E10">
            <w:pPr>
              <w:pStyle w:val="BodyText"/>
              <w:rPr>
                <w:i/>
              </w:rPr>
            </w:pPr>
            <w:r>
              <w:rPr>
                <w:i/>
              </w:rPr>
              <w:t>Setting purpose</w:t>
            </w:r>
          </w:p>
        </w:tc>
        <w:tc>
          <w:tcPr>
            <w:tcW w:w="6378" w:type="dxa"/>
          </w:tcPr>
          <w:p w:rsidR="00B06112" w:rsidRDefault="000631D5" w:rsidP="003B3E10">
            <w:pPr>
              <w:pStyle w:val="BodyText"/>
            </w:pPr>
            <w:r>
              <w:t>Defining and stating the purpose for the data</w:t>
            </w:r>
            <w:r w:rsidR="00836326">
              <w:t xml:space="preserve"> object</w:t>
            </w:r>
            <w:r>
              <w:t xml:space="preserve"> to be collected or created.  This may be extended to include data definition and format data.</w:t>
            </w:r>
          </w:p>
        </w:tc>
      </w:tr>
      <w:tr w:rsidR="00430966" w:rsidTr="009E6E1F">
        <w:tc>
          <w:tcPr>
            <w:tcW w:w="2972" w:type="dxa"/>
          </w:tcPr>
          <w:p w:rsidR="00430966" w:rsidRDefault="00430966" w:rsidP="003B3E10">
            <w:pPr>
              <w:pStyle w:val="BodyText"/>
              <w:rPr>
                <w:i/>
              </w:rPr>
            </w:pPr>
            <w:r>
              <w:rPr>
                <w:i/>
              </w:rPr>
              <w:t>Preservation planning</w:t>
            </w:r>
          </w:p>
        </w:tc>
        <w:tc>
          <w:tcPr>
            <w:tcW w:w="6378" w:type="dxa"/>
          </w:tcPr>
          <w:p w:rsidR="00430966" w:rsidRDefault="00430966" w:rsidP="003B3E10">
            <w:pPr>
              <w:pStyle w:val="BodyText"/>
            </w:pPr>
            <w:r w:rsidRPr="00430966">
              <w:rPr>
                <w:i/>
              </w:rPr>
              <w:t>Strategies, policies and proc</w:t>
            </w:r>
            <w:r w:rsidRPr="00430966">
              <w:rPr>
                <w:i/>
              </w:rPr>
              <w:t>edures for all curation actions</w:t>
            </w:r>
            <w:r>
              <w:t xml:space="preserve"> </w:t>
            </w:r>
            <w:r>
              <w:fldChar w:fldCharType="begin" w:fldLock="1"/>
            </w:r>
            <w:r>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manualFormatting":"(Ball, 2012, pg. 3)","plainTextFormattedCitation":"(Ball, 2012)","previouslyFormattedCitation":"(Ball, 2012)"},"properties":{"noteIndex":0},"schema":"https://github.com/citation-style-language/schema/raw/master/csl-citation.json"}</w:instrText>
            </w:r>
            <w:r>
              <w:fldChar w:fldCharType="separate"/>
            </w:r>
            <w:r w:rsidRPr="00A574FE">
              <w:rPr>
                <w:noProof/>
              </w:rPr>
              <w:t>(Ball, 2012</w:t>
            </w:r>
            <w:r>
              <w:rPr>
                <w:noProof/>
              </w:rPr>
              <w:t>, pg. 3</w:t>
            </w:r>
            <w:r w:rsidRPr="00A574FE">
              <w:rPr>
                <w:noProof/>
              </w:rPr>
              <w:t>)</w:t>
            </w:r>
            <w:r>
              <w:fldChar w:fldCharType="end"/>
            </w:r>
          </w:p>
          <w:p w:rsidR="00430966" w:rsidRDefault="00430966" w:rsidP="003B3E10">
            <w:pPr>
              <w:pStyle w:val="BodyText"/>
            </w:pPr>
            <w:r>
              <w:t>This should include the approach and policies relating to data retention and disposition (deletion).</w:t>
            </w:r>
          </w:p>
        </w:tc>
      </w:tr>
      <w:tr w:rsidR="009E6E1F" w:rsidTr="00330954">
        <w:tc>
          <w:tcPr>
            <w:tcW w:w="9350" w:type="dxa"/>
            <w:gridSpan w:val="2"/>
          </w:tcPr>
          <w:p w:rsidR="009E6E1F" w:rsidRPr="009E6E1F" w:rsidRDefault="009E6E1F" w:rsidP="00330954">
            <w:pPr>
              <w:pStyle w:val="BodyText"/>
              <w:rPr>
                <w:b/>
              </w:rPr>
            </w:pPr>
            <w:r>
              <w:rPr>
                <w:b/>
                <w:sz w:val="28"/>
              </w:rPr>
              <w:t>Create</w:t>
            </w:r>
          </w:p>
        </w:tc>
      </w:tr>
      <w:tr w:rsidR="009E6E1F" w:rsidTr="00330954">
        <w:tc>
          <w:tcPr>
            <w:tcW w:w="2972" w:type="dxa"/>
          </w:tcPr>
          <w:p w:rsidR="009E6E1F" w:rsidRPr="009E6E1F" w:rsidRDefault="009E6E1F" w:rsidP="00330954">
            <w:pPr>
              <w:pStyle w:val="BodyText"/>
              <w:rPr>
                <w:i/>
              </w:rPr>
            </w:pPr>
            <w:r>
              <w:rPr>
                <w:i/>
              </w:rPr>
              <w:t>Creation</w:t>
            </w:r>
          </w:p>
        </w:tc>
        <w:tc>
          <w:tcPr>
            <w:tcW w:w="6378" w:type="dxa"/>
          </w:tcPr>
          <w:p w:rsidR="009E6E1F" w:rsidRDefault="000631D5" w:rsidP="00330954">
            <w:pPr>
              <w:pStyle w:val="BodyText"/>
            </w:pPr>
            <w:r>
              <w:t xml:space="preserve">Creation of a new data </w:t>
            </w:r>
            <w:r w:rsidR="00836326">
              <w:t>object</w:t>
            </w:r>
            <w:r>
              <w:t xml:space="preserve"> either by human content creation, human entry of data or by automatic means.</w:t>
            </w:r>
          </w:p>
        </w:tc>
      </w:tr>
      <w:tr w:rsidR="009E6E1F" w:rsidTr="00330954">
        <w:tc>
          <w:tcPr>
            <w:tcW w:w="2972" w:type="dxa"/>
          </w:tcPr>
          <w:p w:rsidR="009E6E1F" w:rsidRDefault="009E6E1F" w:rsidP="00330954">
            <w:pPr>
              <w:pStyle w:val="BodyText"/>
              <w:rPr>
                <w:i/>
              </w:rPr>
            </w:pPr>
            <w:r>
              <w:rPr>
                <w:i/>
              </w:rPr>
              <w:t>Modification</w:t>
            </w:r>
          </w:p>
        </w:tc>
        <w:tc>
          <w:tcPr>
            <w:tcW w:w="6378" w:type="dxa"/>
          </w:tcPr>
          <w:p w:rsidR="009E6E1F" w:rsidRDefault="000631D5" w:rsidP="00330954">
            <w:pPr>
              <w:pStyle w:val="BodyText"/>
            </w:pPr>
            <w:r>
              <w:t>Modification of existing data</w:t>
            </w:r>
            <w:r w:rsidR="00836326">
              <w:t xml:space="preserve"> object</w:t>
            </w:r>
            <w:r>
              <w:t xml:space="preserve"> resulting in a new data record being created.  </w:t>
            </w:r>
          </w:p>
        </w:tc>
      </w:tr>
      <w:tr w:rsidR="009E6E1F" w:rsidTr="00330954">
        <w:tc>
          <w:tcPr>
            <w:tcW w:w="2972" w:type="dxa"/>
          </w:tcPr>
          <w:p w:rsidR="009E6E1F" w:rsidRDefault="009E6E1F" w:rsidP="00330954">
            <w:pPr>
              <w:pStyle w:val="BodyText"/>
              <w:rPr>
                <w:i/>
              </w:rPr>
            </w:pPr>
            <w:r>
              <w:rPr>
                <w:i/>
              </w:rPr>
              <w:t>Duplication</w:t>
            </w:r>
          </w:p>
        </w:tc>
        <w:tc>
          <w:tcPr>
            <w:tcW w:w="6378" w:type="dxa"/>
          </w:tcPr>
          <w:p w:rsidR="009E6E1F" w:rsidRDefault="000631D5" w:rsidP="00330954">
            <w:pPr>
              <w:pStyle w:val="BodyText"/>
            </w:pPr>
            <w:r>
              <w:t>Duplicating of an existing data record.</w:t>
            </w:r>
          </w:p>
        </w:tc>
      </w:tr>
      <w:tr w:rsidR="009E6E1F" w:rsidTr="00330954">
        <w:tc>
          <w:tcPr>
            <w:tcW w:w="9350" w:type="dxa"/>
            <w:gridSpan w:val="2"/>
          </w:tcPr>
          <w:p w:rsidR="009E6E1F" w:rsidRPr="009E6E1F" w:rsidRDefault="009E6E1F" w:rsidP="00330954">
            <w:pPr>
              <w:pStyle w:val="BodyText"/>
              <w:rPr>
                <w:b/>
              </w:rPr>
            </w:pPr>
            <w:r>
              <w:rPr>
                <w:b/>
                <w:sz w:val="28"/>
              </w:rPr>
              <w:t>Control</w:t>
            </w:r>
          </w:p>
        </w:tc>
      </w:tr>
      <w:tr w:rsidR="009E6E1F" w:rsidTr="00330954">
        <w:tc>
          <w:tcPr>
            <w:tcW w:w="2972" w:type="dxa"/>
          </w:tcPr>
          <w:p w:rsidR="009E6E1F" w:rsidRPr="009E6E1F" w:rsidRDefault="009E6E1F" w:rsidP="00330954">
            <w:pPr>
              <w:pStyle w:val="BodyText"/>
              <w:rPr>
                <w:i/>
              </w:rPr>
            </w:pPr>
            <w:r>
              <w:rPr>
                <w:i/>
              </w:rPr>
              <w:t>Capture</w:t>
            </w:r>
          </w:p>
        </w:tc>
        <w:tc>
          <w:tcPr>
            <w:tcW w:w="6378" w:type="dxa"/>
          </w:tcPr>
          <w:p w:rsidR="009E6E1F" w:rsidRDefault="003A1F3A" w:rsidP="00330954">
            <w:pPr>
              <w:pStyle w:val="BodyText"/>
            </w:pPr>
            <w:r>
              <w:t>Capturing the data object and associate meta data</w:t>
            </w:r>
          </w:p>
        </w:tc>
      </w:tr>
      <w:tr w:rsidR="009E6E1F" w:rsidTr="00330954">
        <w:tc>
          <w:tcPr>
            <w:tcW w:w="2972" w:type="dxa"/>
          </w:tcPr>
          <w:p w:rsidR="009E6E1F" w:rsidRDefault="009E6E1F" w:rsidP="00330954">
            <w:pPr>
              <w:pStyle w:val="BodyText"/>
              <w:rPr>
                <w:i/>
              </w:rPr>
            </w:pPr>
            <w:r>
              <w:rPr>
                <w:i/>
              </w:rPr>
              <w:t>Direction</w:t>
            </w:r>
          </w:p>
        </w:tc>
        <w:tc>
          <w:tcPr>
            <w:tcW w:w="6378" w:type="dxa"/>
          </w:tcPr>
          <w:p w:rsidR="009E6E1F" w:rsidRDefault="000631D5" w:rsidP="00330954">
            <w:pPr>
              <w:pStyle w:val="BodyText"/>
            </w:pPr>
            <w:r>
              <w:t>Ensuring that data is sent to the correct repository or repositories and that it is indexed accordingly.</w:t>
            </w:r>
          </w:p>
        </w:tc>
      </w:tr>
      <w:tr w:rsidR="009E6E1F" w:rsidTr="00330954">
        <w:tc>
          <w:tcPr>
            <w:tcW w:w="2972" w:type="dxa"/>
          </w:tcPr>
          <w:p w:rsidR="009E6E1F" w:rsidRDefault="009E6E1F" w:rsidP="00330954">
            <w:pPr>
              <w:pStyle w:val="BodyText"/>
              <w:rPr>
                <w:i/>
              </w:rPr>
            </w:pPr>
            <w:r>
              <w:rPr>
                <w:i/>
              </w:rPr>
              <w:t>Encryption</w:t>
            </w:r>
          </w:p>
        </w:tc>
        <w:tc>
          <w:tcPr>
            <w:tcW w:w="6378" w:type="dxa"/>
          </w:tcPr>
          <w:p w:rsidR="009E6E1F" w:rsidRDefault="00836326" w:rsidP="00330954">
            <w:pPr>
              <w:pStyle w:val="BodyText"/>
            </w:pPr>
            <w:r>
              <w:t>Encrypting the data object</w:t>
            </w:r>
          </w:p>
        </w:tc>
      </w:tr>
      <w:tr w:rsidR="009E6E1F" w:rsidTr="00330954">
        <w:tc>
          <w:tcPr>
            <w:tcW w:w="2972" w:type="dxa"/>
          </w:tcPr>
          <w:p w:rsidR="009E6E1F" w:rsidRDefault="009E6E1F" w:rsidP="00330954">
            <w:pPr>
              <w:pStyle w:val="BodyText"/>
              <w:rPr>
                <w:i/>
              </w:rPr>
            </w:pPr>
            <w:r>
              <w:rPr>
                <w:i/>
              </w:rPr>
              <w:t>Validation</w:t>
            </w:r>
          </w:p>
        </w:tc>
        <w:tc>
          <w:tcPr>
            <w:tcW w:w="6378" w:type="dxa"/>
          </w:tcPr>
          <w:p w:rsidR="009E6E1F" w:rsidRDefault="00836326" w:rsidP="00330954">
            <w:pPr>
              <w:pStyle w:val="BodyText"/>
            </w:pPr>
            <w:r>
              <w:t>Ensuring the data object is complete and fit for purpose within either defined standards or acceptable norms.  The goal is to ensure the data quality.</w:t>
            </w:r>
          </w:p>
        </w:tc>
      </w:tr>
      <w:tr w:rsidR="009E6E1F" w:rsidTr="00330954">
        <w:tc>
          <w:tcPr>
            <w:tcW w:w="2972" w:type="dxa"/>
          </w:tcPr>
          <w:p w:rsidR="009E6E1F" w:rsidRDefault="009E6E1F" w:rsidP="00330954">
            <w:pPr>
              <w:pStyle w:val="BodyText"/>
              <w:rPr>
                <w:i/>
              </w:rPr>
            </w:pPr>
            <w:r>
              <w:rPr>
                <w:i/>
              </w:rPr>
              <w:lastRenderedPageBreak/>
              <w:t>Enrich</w:t>
            </w:r>
            <w:r w:rsidR="003A1F3A">
              <w:rPr>
                <w:i/>
              </w:rPr>
              <w:t>ing</w:t>
            </w:r>
          </w:p>
        </w:tc>
        <w:tc>
          <w:tcPr>
            <w:tcW w:w="6378" w:type="dxa"/>
          </w:tcPr>
          <w:p w:rsidR="009E6E1F" w:rsidRDefault="00836326" w:rsidP="00330954">
            <w:pPr>
              <w:pStyle w:val="BodyText"/>
            </w:pPr>
            <w:r>
              <w:t>Addition of meta data about the data object or its contents this might include:</w:t>
            </w:r>
          </w:p>
          <w:p w:rsidR="00836326" w:rsidRDefault="00836326" w:rsidP="00836326">
            <w:pPr>
              <w:pStyle w:val="BodyText"/>
              <w:numPr>
                <w:ilvl w:val="0"/>
                <w:numId w:val="7"/>
              </w:numPr>
            </w:pPr>
            <w:r>
              <w:t>Stamping meta data such as date, location or time</w:t>
            </w:r>
          </w:p>
          <w:p w:rsidR="00836326" w:rsidRDefault="00836326" w:rsidP="00836326">
            <w:pPr>
              <w:pStyle w:val="BodyText"/>
              <w:numPr>
                <w:ilvl w:val="0"/>
                <w:numId w:val="7"/>
              </w:numPr>
            </w:pPr>
            <w:r>
              <w:t>Extracting meta data such a converting voice to text</w:t>
            </w:r>
          </w:p>
          <w:p w:rsidR="00836326" w:rsidRDefault="00836326" w:rsidP="00836326">
            <w:pPr>
              <w:pStyle w:val="BodyText"/>
              <w:numPr>
                <w:ilvl w:val="0"/>
                <w:numId w:val="7"/>
              </w:numPr>
            </w:pPr>
            <w:r>
              <w:t>Additional date to describe the data object</w:t>
            </w:r>
          </w:p>
          <w:p w:rsidR="00836326" w:rsidRDefault="00836326" w:rsidP="00836326">
            <w:pPr>
              <w:pStyle w:val="BodyText"/>
              <w:numPr>
                <w:ilvl w:val="0"/>
                <w:numId w:val="7"/>
              </w:numPr>
            </w:pPr>
            <w:r>
              <w:t>Additional date to describe content within the data object</w:t>
            </w:r>
          </w:p>
          <w:p w:rsidR="00836326" w:rsidRDefault="00836326" w:rsidP="00836326">
            <w:pPr>
              <w:pStyle w:val="BodyText"/>
              <w:numPr>
                <w:ilvl w:val="0"/>
                <w:numId w:val="7"/>
              </w:numPr>
            </w:pPr>
            <w:r>
              <w:t>Analysis and creation of meta data to support later analytical or exploratory purposes.</w:t>
            </w:r>
          </w:p>
        </w:tc>
      </w:tr>
      <w:tr w:rsidR="009E6E1F" w:rsidTr="00330954">
        <w:tc>
          <w:tcPr>
            <w:tcW w:w="2972" w:type="dxa"/>
          </w:tcPr>
          <w:p w:rsidR="009E6E1F" w:rsidRDefault="003A1F3A" w:rsidP="00330954">
            <w:pPr>
              <w:pStyle w:val="BodyText"/>
              <w:rPr>
                <w:i/>
              </w:rPr>
            </w:pPr>
            <w:r>
              <w:rPr>
                <w:i/>
              </w:rPr>
              <w:t xml:space="preserve">Describing </w:t>
            </w:r>
          </w:p>
        </w:tc>
        <w:tc>
          <w:tcPr>
            <w:tcW w:w="6378" w:type="dxa"/>
          </w:tcPr>
          <w:p w:rsidR="009E6E1F" w:rsidRDefault="009063C1" w:rsidP="00330954">
            <w:pPr>
              <w:pStyle w:val="BodyText"/>
            </w:pPr>
            <w:r>
              <w:t>A computer-generated description of the data object</w:t>
            </w:r>
          </w:p>
        </w:tc>
      </w:tr>
      <w:tr w:rsidR="009063C1" w:rsidTr="00330954">
        <w:tc>
          <w:tcPr>
            <w:tcW w:w="2972" w:type="dxa"/>
          </w:tcPr>
          <w:p w:rsidR="009063C1" w:rsidRDefault="009063C1" w:rsidP="00330954">
            <w:pPr>
              <w:pStyle w:val="BodyText"/>
              <w:rPr>
                <w:i/>
              </w:rPr>
            </w:pPr>
            <w:r>
              <w:rPr>
                <w:i/>
              </w:rPr>
              <w:t>Transform</w:t>
            </w:r>
            <w:r w:rsidR="003A1F3A">
              <w:rPr>
                <w:i/>
              </w:rPr>
              <w:t>ation</w:t>
            </w:r>
          </w:p>
        </w:tc>
        <w:tc>
          <w:tcPr>
            <w:tcW w:w="6378" w:type="dxa"/>
          </w:tcPr>
          <w:p w:rsidR="009063C1" w:rsidRDefault="009063C1" w:rsidP="00330954">
            <w:pPr>
              <w:pStyle w:val="BodyText"/>
            </w:pPr>
            <w:r>
              <w:t>Performing operations to transform the data object and or its meta data.</w:t>
            </w:r>
          </w:p>
        </w:tc>
      </w:tr>
      <w:tr w:rsidR="009E6E1F" w:rsidTr="00330954">
        <w:tc>
          <w:tcPr>
            <w:tcW w:w="9350" w:type="dxa"/>
            <w:gridSpan w:val="2"/>
          </w:tcPr>
          <w:p w:rsidR="009E6E1F" w:rsidRPr="009E6E1F" w:rsidRDefault="00C05125" w:rsidP="00330954">
            <w:pPr>
              <w:pStyle w:val="BodyText"/>
              <w:rPr>
                <w:b/>
              </w:rPr>
            </w:pPr>
            <w:r>
              <w:rPr>
                <w:b/>
                <w:sz w:val="28"/>
              </w:rPr>
              <w:t>Store</w:t>
            </w:r>
          </w:p>
        </w:tc>
      </w:tr>
      <w:tr w:rsidR="009E6E1F" w:rsidTr="00330954">
        <w:tc>
          <w:tcPr>
            <w:tcW w:w="2972" w:type="dxa"/>
          </w:tcPr>
          <w:p w:rsidR="009E6E1F" w:rsidRPr="009E6E1F" w:rsidRDefault="003A1F3A" w:rsidP="00330954">
            <w:pPr>
              <w:pStyle w:val="BodyText"/>
              <w:rPr>
                <w:i/>
              </w:rPr>
            </w:pPr>
            <w:r>
              <w:rPr>
                <w:i/>
              </w:rPr>
              <w:t xml:space="preserve">Storing </w:t>
            </w:r>
          </w:p>
        </w:tc>
        <w:tc>
          <w:tcPr>
            <w:tcW w:w="6378" w:type="dxa"/>
          </w:tcPr>
          <w:p w:rsidR="009E6E1F" w:rsidRDefault="00836326" w:rsidP="00330954">
            <w:pPr>
              <w:pStyle w:val="BodyText"/>
            </w:pPr>
            <w:r>
              <w:t xml:space="preserve">Locating the data </w:t>
            </w:r>
            <w:r w:rsidR="009063C1">
              <w:t xml:space="preserve">object </w:t>
            </w:r>
            <w:r>
              <w:t>in</w:t>
            </w:r>
            <w:r w:rsidR="009063C1">
              <w:t>to</w:t>
            </w:r>
            <w:r>
              <w:t xml:space="preserve"> an oper</w:t>
            </w:r>
            <w:r w:rsidR="009063C1">
              <w:t>ational storage location or locations</w:t>
            </w:r>
          </w:p>
        </w:tc>
      </w:tr>
      <w:tr w:rsidR="00C05125" w:rsidTr="00330954">
        <w:tc>
          <w:tcPr>
            <w:tcW w:w="2972" w:type="dxa"/>
          </w:tcPr>
          <w:p w:rsidR="00C05125" w:rsidRDefault="00C05125" w:rsidP="00330954">
            <w:pPr>
              <w:pStyle w:val="BodyText"/>
              <w:rPr>
                <w:i/>
              </w:rPr>
            </w:pPr>
            <w:r>
              <w:rPr>
                <w:i/>
              </w:rPr>
              <w:t>Archiving</w:t>
            </w:r>
          </w:p>
        </w:tc>
        <w:tc>
          <w:tcPr>
            <w:tcW w:w="6378" w:type="dxa"/>
          </w:tcPr>
          <w:p w:rsidR="00C05125" w:rsidRDefault="00836326" w:rsidP="00330954">
            <w:pPr>
              <w:pStyle w:val="BodyText"/>
            </w:pPr>
            <w:r>
              <w:t>Locating the data object into an archival storage location or locations</w:t>
            </w:r>
          </w:p>
        </w:tc>
      </w:tr>
      <w:tr w:rsidR="009E6E1F" w:rsidTr="00330954">
        <w:tc>
          <w:tcPr>
            <w:tcW w:w="9350" w:type="dxa"/>
            <w:gridSpan w:val="2"/>
          </w:tcPr>
          <w:p w:rsidR="009E6E1F" w:rsidRPr="009E6E1F" w:rsidRDefault="00C05125" w:rsidP="00330954">
            <w:pPr>
              <w:pStyle w:val="BodyText"/>
              <w:rPr>
                <w:b/>
              </w:rPr>
            </w:pPr>
            <w:r>
              <w:rPr>
                <w:b/>
                <w:sz w:val="28"/>
              </w:rPr>
              <w:t>Index</w:t>
            </w:r>
          </w:p>
        </w:tc>
      </w:tr>
      <w:tr w:rsidR="009E6E1F" w:rsidTr="00330954">
        <w:tc>
          <w:tcPr>
            <w:tcW w:w="2972" w:type="dxa"/>
          </w:tcPr>
          <w:p w:rsidR="009E6E1F" w:rsidRPr="009E6E1F" w:rsidRDefault="00C05125" w:rsidP="00330954">
            <w:pPr>
              <w:pStyle w:val="BodyText"/>
              <w:rPr>
                <w:i/>
              </w:rPr>
            </w:pPr>
            <w:r>
              <w:rPr>
                <w:i/>
              </w:rPr>
              <w:t>Indexing</w:t>
            </w:r>
          </w:p>
        </w:tc>
        <w:tc>
          <w:tcPr>
            <w:tcW w:w="6378" w:type="dxa"/>
          </w:tcPr>
          <w:p w:rsidR="009E6E1F" w:rsidRDefault="009063C1" w:rsidP="00330954">
            <w:pPr>
              <w:pStyle w:val="BodyText"/>
            </w:pPr>
            <w:r>
              <w:t>Indexing the data object.  This makes it possible to search for the object and for it to be processed.  The data object is this accessible via the index.</w:t>
            </w:r>
          </w:p>
          <w:p w:rsidR="009063C1" w:rsidRDefault="009063C1" w:rsidP="00330954">
            <w:pPr>
              <w:pStyle w:val="BodyText"/>
            </w:pPr>
            <w:r>
              <w:t>The index may or may not store the object’s meta data and enrichments.</w:t>
            </w:r>
          </w:p>
        </w:tc>
      </w:tr>
      <w:tr w:rsidR="009E6E1F" w:rsidTr="00330954">
        <w:tc>
          <w:tcPr>
            <w:tcW w:w="9350" w:type="dxa"/>
            <w:gridSpan w:val="2"/>
          </w:tcPr>
          <w:p w:rsidR="009E6E1F" w:rsidRPr="009E6E1F" w:rsidRDefault="00C05125" w:rsidP="00330954">
            <w:pPr>
              <w:pStyle w:val="BodyText"/>
              <w:rPr>
                <w:b/>
              </w:rPr>
            </w:pPr>
            <w:r>
              <w:rPr>
                <w:b/>
                <w:sz w:val="28"/>
              </w:rPr>
              <w:t>Consumption</w:t>
            </w:r>
          </w:p>
        </w:tc>
      </w:tr>
      <w:tr w:rsidR="001220D1" w:rsidTr="00330954">
        <w:tc>
          <w:tcPr>
            <w:tcW w:w="2972" w:type="dxa"/>
          </w:tcPr>
          <w:p w:rsidR="001220D1" w:rsidRPr="001220D1" w:rsidRDefault="001220D1" w:rsidP="001220D1">
            <w:pPr>
              <w:pStyle w:val="BodyText"/>
              <w:rPr>
                <w:i/>
              </w:rPr>
            </w:pPr>
            <w:r w:rsidRPr="001220D1">
              <w:rPr>
                <w:i/>
              </w:rPr>
              <w:t>Read</w:t>
            </w:r>
          </w:p>
        </w:tc>
        <w:tc>
          <w:tcPr>
            <w:tcW w:w="6378" w:type="dxa"/>
          </w:tcPr>
          <w:p w:rsidR="001220D1" w:rsidRDefault="009063C1" w:rsidP="001220D1">
            <w:pPr>
              <w:pStyle w:val="BodyText"/>
            </w:pPr>
            <w:r>
              <w:t>Accessing either the data object and/or the data object’s meta data.</w:t>
            </w:r>
          </w:p>
        </w:tc>
      </w:tr>
      <w:tr w:rsidR="001220D1" w:rsidTr="00330954">
        <w:tc>
          <w:tcPr>
            <w:tcW w:w="2972" w:type="dxa"/>
          </w:tcPr>
          <w:p w:rsidR="001220D1" w:rsidRPr="001220D1" w:rsidRDefault="001220D1" w:rsidP="001220D1">
            <w:pPr>
              <w:pStyle w:val="BodyText"/>
              <w:rPr>
                <w:i/>
              </w:rPr>
            </w:pPr>
            <w:r w:rsidRPr="001220D1">
              <w:rPr>
                <w:i/>
              </w:rPr>
              <w:lastRenderedPageBreak/>
              <w:t>Process</w:t>
            </w:r>
          </w:p>
        </w:tc>
        <w:tc>
          <w:tcPr>
            <w:tcW w:w="6378" w:type="dxa"/>
          </w:tcPr>
          <w:p w:rsidR="001220D1" w:rsidRDefault="009063C1" w:rsidP="001220D1">
            <w:pPr>
              <w:pStyle w:val="BodyText"/>
            </w:pPr>
            <w:r>
              <w:t xml:space="preserve">Performing some type of process using the data </w:t>
            </w:r>
            <w:proofErr w:type="spellStart"/>
            <w:r>
              <w:t>orject</w:t>
            </w:r>
            <w:proofErr w:type="spellEnd"/>
            <w:r>
              <w:t xml:space="preserve"> and or it’s meta data.  This may result in the creation of a new data object.</w:t>
            </w:r>
          </w:p>
        </w:tc>
      </w:tr>
      <w:tr w:rsidR="001220D1" w:rsidTr="00330954">
        <w:tc>
          <w:tcPr>
            <w:tcW w:w="2972" w:type="dxa"/>
          </w:tcPr>
          <w:p w:rsidR="001220D1" w:rsidRPr="001220D1" w:rsidRDefault="001220D1" w:rsidP="001220D1">
            <w:pPr>
              <w:pStyle w:val="BodyText"/>
              <w:rPr>
                <w:i/>
              </w:rPr>
            </w:pPr>
            <w:r w:rsidRPr="001220D1">
              <w:rPr>
                <w:i/>
              </w:rPr>
              <w:t>Analytics</w:t>
            </w:r>
          </w:p>
        </w:tc>
        <w:tc>
          <w:tcPr>
            <w:tcW w:w="6378" w:type="dxa"/>
          </w:tcPr>
          <w:p w:rsidR="001220D1" w:rsidRDefault="00B06112" w:rsidP="001220D1">
            <w:pPr>
              <w:pStyle w:val="BodyText"/>
            </w:pPr>
            <w:r>
              <w:t>Preforming an analytical operation or set of operations using the data object and or it’s meta data.  This may result in the creation of a new data object.</w:t>
            </w:r>
          </w:p>
        </w:tc>
      </w:tr>
      <w:tr w:rsidR="001220D1" w:rsidTr="00330954">
        <w:tc>
          <w:tcPr>
            <w:tcW w:w="2972" w:type="dxa"/>
          </w:tcPr>
          <w:p w:rsidR="001220D1" w:rsidRPr="001220D1" w:rsidRDefault="001220D1" w:rsidP="001220D1">
            <w:pPr>
              <w:pStyle w:val="BodyText"/>
              <w:rPr>
                <w:i/>
              </w:rPr>
            </w:pPr>
            <w:r w:rsidRPr="001220D1">
              <w:rPr>
                <w:i/>
              </w:rPr>
              <w:t>Modification</w:t>
            </w:r>
          </w:p>
        </w:tc>
        <w:tc>
          <w:tcPr>
            <w:tcW w:w="6378" w:type="dxa"/>
          </w:tcPr>
          <w:p w:rsidR="001220D1" w:rsidRDefault="00B06112" w:rsidP="001220D1">
            <w:pPr>
              <w:pStyle w:val="BodyText"/>
            </w:pPr>
            <w:r>
              <w:t>Modification the data object, its index or meta data.  This may mean the creation of a new data object.</w:t>
            </w:r>
          </w:p>
        </w:tc>
      </w:tr>
      <w:tr w:rsidR="001220D1" w:rsidTr="00330954">
        <w:tc>
          <w:tcPr>
            <w:tcW w:w="2972" w:type="dxa"/>
          </w:tcPr>
          <w:p w:rsidR="001220D1" w:rsidRPr="001220D1" w:rsidRDefault="001220D1" w:rsidP="001220D1">
            <w:pPr>
              <w:pStyle w:val="BodyText"/>
              <w:rPr>
                <w:i/>
              </w:rPr>
            </w:pPr>
            <w:r w:rsidRPr="001220D1">
              <w:rPr>
                <w:i/>
              </w:rPr>
              <w:t>Export</w:t>
            </w:r>
          </w:p>
        </w:tc>
        <w:tc>
          <w:tcPr>
            <w:tcW w:w="6378" w:type="dxa"/>
          </w:tcPr>
          <w:p w:rsidR="001220D1" w:rsidRDefault="00B06112" w:rsidP="001220D1">
            <w:pPr>
              <w:pStyle w:val="BodyText"/>
            </w:pPr>
            <w:r>
              <w:t xml:space="preserve">Creating a </w:t>
            </w:r>
            <w:proofErr w:type="spellStart"/>
            <w:r>
              <w:t>deat</w:t>
            </w:r>
            <w:proofErr w:type="spellEnd"/>
            <w:r>
              <w:t xml:space="preserve"> record outside of the control </w:t>
            </w:r>
            <w:proofErr w:type="spellStart"/>
            <w:r>
              <w:t>od</w:t>
            </w:r>
            <w:proofErr w:type="spellEnd"/>
            <w:r>
              <w:t xml:space="preserve"> the data lifecycle containing data objects and or their meta data or subsets </w:t>
            </w:r>
            <w:proofErr w:type="spellStart"/>
            <w:r>
              <w:t>there of</w:t>
            </w:r>
            <w:proofErr w:type="spellEnd"/>
            <w:r>
              <w:t>.</w:t>
            </w:r>
          </w:p>
        </w:tc>
      </w:tr>
      <w:tr w:rsidR="001220D1" w:rsidTr="00330954">
        <w:tc>
          <w:tcPr>
            <w:tcW w:w="2972" w:type="dxa"/>
          </w:tcPr>
          <w:p w:rsidR="001220D1" w:rsidRPr="001220D1" w:rsidRDefault="001220D1" w:rsidP="001220D1">
            <w:pPr>
              <w:pStyle w:val="BodyText"/>
              <w:rPr>
                <w:i/>
              </w:rPr>
            </w:pPr>
            <w:r w:rsidRPr="001220D1">
              <w:rPr>
                <w:i/>
              </w:rPr>
              <w:t>Reuse</w:t>
            </w:r>
          </w:p>
        </w:tc>
        <w:tc>
          <w:tcPr>
            <w:tcW w:w="6378" w:type="dxa"/>
          </w:tcPr>
          <w:p w:rsidR="001220D1" w:rsidRDefault="00B06112" w:rsidP="001220D1">
            <w:pPr>
              <w:pStyle w:val="BodyText"/>
            </w:pPr>
            <w:r>
              <w:t>Using for data object and/or it’s meta data for a purpose for which it wasn’t intended.</w:t>
            </w:r>
          </w:p>
        </w:tc>
      </w:tr>
      <w:tr w:rsidR="009E6E1F" w:rsidTr="00330954">
        <w:tc>
          <w:tcPr>
            <w:tcW w:w="9350" w:type="dxa"/>
            <w:gridSpan w:val="2"/>
          </w:tcPr>
          <w:p w:rsidR="009E6E1F" w:rsidRPr="009E6E1F" w:rsidRDefault="00C05125" w:rsidP="00330954">
            <w:pPr>
              <w:pStyle w:val="BodyText"/>
              <w:rPr>
                <w:b/>
              </w:rPr>
            </w:pPr>
            <w:r>
              <w:rPr>
                <w:b/>
                <w:sz w:val="28"/>
              </w:rPr>
              <w:t>Publishing</w:t>
            </w:r>
          </w:p>
        </w:tc>
      </w:tr>
      <w:tr w:rsidR="009E6E1F" w:rsidTr="00330954">
        <w:tc>
          <w:tcPr>
            <w:tcW w:w="2972" w:type="dxa"/>
          </w:tcPr>
          <w:p w:rsidR="009E6E1F" w:rsidRPr="009E6E1F" w:rsidRDefault="00B06112" w:rsidP="00330954">
            <w:pPr>
              <w:pStyle w:val="BodyText"/>
              <w:rPr>
                <w:i/>
              </w:rPr>
            </w:pPr>
            <w:r>
              <w:rPr>
                <w:i/>
              </w:rPr>
              <w:t>Publishing</w:t>
            </w:r>
          </w:p>
        </w:tc>
        <w:tc>
          <w:tcPr>
            <w:tcW w:w="6378" w:type="dxa"/>
          </w:tcPr>
          <w:p w:rsidR="009E6E1F" w:rsidRDefault="00B06112" w:rsidP="00330954">
            <w:pPr>
              <w:pStyle w:val="BodyText"/>
            </w:pPr>
            <w:r>
              <w:t>Making data objects and/or their meta data available to the public domain.  This is assumed to enable data duplication and the data objects should be assumed to persist indefinitely.</w:t>
            </w:r>
          </w:p>
        </w:tc>
      </w:tr>
      <w:tr w:rsidR="009E6E1F" w:rsidTr="00330954">
        <w:tc>
          <w:tcPr>
            <w:tcW w:w="9350" w:type="dxa"/>
            <w:gridSpan w:val="2"/>
          </w:tcPr>
          <w:p w:rsidR="009E6E1F" w:rsidRPr="009E6E1F" w:rsidRDefault="00C05125" w:rsidP="00330954">
            <w:pPr>
              <w:pStyle w:val="BodyText"/>
              <w:rPr>
                <w:b/>
              </w:rPr>
            </w:pPr>
            <w:r>
              <w:rPr>
                <w:b/>
                <w:sz w:val="28"/>
              </w:rPr>
              <w:t>Disposition</w:t>
            </w:r>
          </w:p>
        </w:tc>
      </w:tr>
      <w:tr w:rsidR="009E6E1F" w:rsidTr="00330954">
        <w:tc>
          <w:tcPr>
            <w:tcW w:w="2972" w:type="dxa"/>
          </w:tcPr>
          <w:p w:rsidR="009E6E1F" w:rsidRPr="009E6E1F" w:rsidRDefault="00B06112" w:rsidP="00330954">
            <w:pPr>
              <w:pStyle w:val="BodyText"/>
              <w:rPr>
                <w:i/>
              </w:rPr>
            </w:pPr>
            <w:r>
              <w:rPr>
                <w:i/>
              </w:rPr>
              <w:t>Data destruction</w:t>
            </w:r>
          </w:p>
        </w:tc>
        <w:tc>
          <w:tcPr>
            <w:tcW w:w="6378" w:type="dxa"/>
          </w:tcPr>
          <w:p w:rsidR="00B06112" w:rsidRDefault="00B06112" w:rsidP="00330954">
            <w:pPr>
              <w:pStyle w:val="BodyText"/>
            </w:pPr>
            <w:r>
              <w:t>Deletion of all instances of the data object and possible it’s meta data.  To be controlled it should be performed as part of a retention &amp; disposition policy framework.</w:t>
            </w:r>
          </w:p>
          <w:p w:rsidR="00330954" w:rsidRDefault="00330954" w:rsidP="00330954">
            <w:pPr>
              <w:pStyle w:val="BodyText"/>
            </w:pPr>
            <w:r>
              <w:t>Disposition may also describe or require the nature of data destruction which can include removal of the index, over writing the data or destruction of the storage medium.</w:t>
            </w:r>
          </w:p>
        </w:tc>
      </w:tr>
    </w:tbl>
    <w:p w:rsidR="00330954" w:rsidRDefault="00330954">
      <w:pPr>
        <w:pStyle w:val="BodyText"/>
      </w:pPr>
      <w:r>
        <w:t>The following table describes the items that compose the cross life-cycle stages.   These are what we understand to be necessary best practice activities.</w:t>
      </w:r>
    </w:p>
    <w:p w:rsidR="00430966" w:rsidRDefault="00430966" w:rsidP="00430966">
      <w:pPr>
        <w:pStyle w:val="Caption"/>
        <w:keepNext/>
      </w:pPr>
      <w:r>
        <w:t xml:space="preserve">Table </w:t>
      </w:r>
      <w:fldSimple w:instr=" SEQ Table \* ARABIC ">
        <w:r>
          <w:rPr>
            <w:noProof/>
          </w:rPr>
          <w:t>7</w:t>
        </w:r>
      </w:fldSimple>
      <w:r>
        <w:t xml:space="preserve"> Cross data lifecycle activities</w:t>
      </w:r>
    </w:p>
    <w:tbl>
      <w:tblPr>
        <w:tblStyle w:val="TableGrid"/>
        <w:tblW w:w="0" w:type="auto"/>
        <w:tblLook w:val="04A0" w:firstRow="1" w:lastRow="0" w:firstColumn="1" w:lastColumn="0" w:noHBand="0" w:noVBand="1"/>
      </w:tblPr>
      <w:tblGrid>
        <w:gridCol w:w="2972"/>
        <w:gridCol w:w="6378"/>
      </w:tblGrid>
      <w:tr w:rsidR="00330954" w:rsidRPr="009E6E1F" w:rsidTr="00330954">
        <w:tc>
          <w:tcPr>
            <w:tcW w:w="9350" w:type="dxa"/>
            <w:gridSpan w:val="2"/>
          </w:tcPr>
          <w:p w:rsidR="00330954" w:rsidRPr="009E6E1F" w:rsidRDefault="00330954" w:rsidP="00330954">
            <w:pPr>
              <w:pStyle w:val="BodyText"/>
              <w:rPr>
                <w:b/>
              </w:rPr>
            </w:pPr>
            <w:r>
              <w:rPr>
                <w:b/>
                <w:sz w:val="28"/>
              </w:rPr>
              <w:t>Cross data lifecycle activities</w:t>
            </w:r>
          </w:p>
        </w:tc>
      </w:tr>
      <w:tr w:rsidR="00330954" w:rsidTr="00330954">
        <w:tc>
          <w:tcPr>
            <w:tcW w:w="2972" w:type="dxa"/>
          </w:tcPr>
          <w:p w:rsidR="00330954" w:rsidRPr="009E6E1F" w:rsidRDefault="00330954" w:rsidP="00330954">
            <w:pPr>
              <w:pStyle w:val="BodyText"/>
              <w:rPr>
                <w:i/>
              </w:rPr>
            </w:pPr>
            <w:bookmarkStart w:id="19" w:name="_Hlk527015482"/>
            <w:r>
              <w:rPr>
                <w:i/>
              </w:rPr>
              <w:lastRenderedPageBreak/>
              <w:t>Retention</w:t>
            </w:r>
          </w:p>
        </w:tc>
        <w:tc>
          <w:tcPr>
            <w:tcW w:w="6378" w:type="dxa"/>
          </w:tcPr>
          <w:p w:rsidR="00330954" w:rsidRDefault="00330954" w:rsidP="00330954">
            <w:pPr>
              <w:pStyle w:val="BodyText"/>
            </w:pPr>
            <w:r>
              <w:t>Policies and mechanisms in place to ensure that data objects and meta data or not destroyed or removed whiles they are still required</w:t>
            </w:r>
          </w:p>
        </w:tc>
      </w:tr>
      <w:tr w:rsidR="00330954" w:rsidTr="00330954">
        <w:tc>
          <w:tcPr>
            <w:tcW w:w="2972" w:type="dxa"/>
          </w:tcPr>
          <w:p w:rsidR="00330954" w:rsidRDefault="00330954" w:rsidP="00330954">
            <w:pPr>
              <w:pStyle w:val="BodyText"/>
              <w:rPr>
                <w:i/>
              </w:rPr>
            </w:pPr>
            <w:r>
              <w:rPr>
                <w:i/>
              </w:rPr>
              <w:t>Hold</w:t>
            </w:r>
          </w:p>
        </w:tc>
        <w:tc>
          <w:tcPr>
            <w:tcW w:w="6378" w:type="dxa"/>
          </w:tcPr>
          <w:p w:rsidR="00330954" w:rsidRDefault="00330954" w:rsidP="00330954">
            <w:pPr>
              <w:pStyle w:val="BodyText"/>
            </w:pPr>
            <w:r>
              <w:t>A specific mechanism to ensure data is retained, in addition to the retention policies.</w:t>
            </w:r>
          </w:p>
        </w:tc>
      </w:tr>
      <w:tr w:rsidR="00330954" w:rsidTr="00330954">
        <w:tc>
          <w:tcPr>
            <w:tcW w:w="2972" w:type="dxa"/>
          </w:tcPr>
          <w:p w:rsidR="00330954" w:rsidRDefault="00330954" w:rsidP="00330954">
            <w:pPr>
              <w:pStyle w:val="BodyText"/>
              <w:rPr>
                <w:i/>
              </w:rPr>
            </w:pPr>
            <w:r>
              <w:rPr>
                <w:i/>
              </w:rPr>
              <w:t>Disposition</w:t>
            </w:r>
          </w:p>
        </w:tc>
        <w:tc>
          <w:tcPr>
            <w:tcW w:w="6378" w:type="dxa"/>
          </w:tcPr>
          <w:p w:rsidR="00330954" w:rsidRDefault="00330954" w:rsidP="00330954">
            <w:pPr>
              <w:pStyle w:val="BodyText"/>
            </w:pPr>
            <w:r>
              <w:t xml:space="preserve">A mechanism and policies to ensure data is removed or destroyed at the appropriate time.  Best practice is that disposition policies take lower precedence than hold or retention.  As such data that is under hold or retained </w:t>
            </w:r>
            <w:proofErr w:type="spellStart"/>
            <w:r>
              <w:t>can not</w:t>
            </w:r>
            <w:proofErr w:type="spellEnd"/>
            <w:r>
              <w:t xml:space="preserve"> be disposed of.</w:t>
            </w:r>
          </w:p>
        </w:tc>
      </w:tr>
      <w:tr w:rsidR="00330954" w:rsidTr="00330954">
        <w:tc>
          <w:tcPr>
            <w:tcW w:w="2972" w:type="dxa"/>
          </w:tcPr>
          <w:p w:rsidR="00330954" w:rsidRDefault="00330954" w:rsidP="00330954">
            <w:pPr>
              <w:pStyle w:val="BodyText"/>
              <w:rPr>
                <w:i/>
              </w:rPr>
            </w:pPr>
            <w:r>
              <w:rPr>
                <w:i/>
              </w:rPr>
              <w:t>Temporal immutability</w:t>
            </w:r>
          </w:p>
        </w:tc>
        <w:tc>
          <w:tcPr>
            <w:tcW w:w="6378" w:type="dxa"/>
          </w:tcPr>
          <w:p w:rsidR="00330954" w:rsidRDefault="00330954" w:rsidP="00330954">
            <w:pPr>
              <w:pStyle w:val="BodyText"/>
            </w:pPr>
          </w:p>
        </w:tc>
      </w:tr>
      <w:tr w:rsidR="00330954" w:rsidTr="00330954">
        <w:tc>
          <w:tcPr>
            <w:tcW w:w="2972" w:type="dxa"/>
          </w:tcPr>
          <w:p w:rsidR="00330954" w:rsidRDefault="00330954" w:rsidP="00330954">
            <w:pPr>
              <w:pStyle w:val="BodyText"/>
              <w:rPr>
                <w:i/>
              </w:rPr>
            </w:pPr>
            <w:r>
              <w:rPr>
                <w:i/>
              </w:rPr>
              <w:t>Data object lifecycle tracking and reporting</w:t>
            </w:r>
          </w:p>
        </w:tc>
        <w:tc>
          <w:tcPr>
            <w:tcW w:w="6378" w:type="dxa"/>
          </w:tcPr>
          <w:p w:rsidR="00330954" w:rsidRDefault="00330954" w:rsidP="00330954">
            <w:pPr>
              <w:pStyle w:val="BodyText"/>
            </w:pPr>
          </w:p>
        </w:tc>
      </w:tr>
      <w:tr w:rsidR="00330954" w:rsidTr="00330954">
        <w:tc>
          <w:tcPr>
            <w:tcW w:w="2972" w:type="dxa"/>
          </w:tcPr>
          <w:p w:rsidR="00330954" w:rsidRDefault="00330954" w:rsidP="00330954">
            <w:pPr>
              <w:pStyle w:val="BodyText"/>
              <w:rPr>
                <w:i/>
              </w:rPr>
            </w:pPr>
            <w:r>
              <w:rPr>
                <w:i/>
              </w:rPr>
              <w:t>Data object activity tracking and reporting</w:t>
            </w:r>
          </w:p>
        </w:tc>
        <w:tc>
          <w:tcPr>
            <w:tcW w:w="6378" w:type="dxa"/>
          </w:tcPr>
          <w:p w:rsidR="00330954" w:rsidRDefault="00330954" w:rsidP="00330954">
            <w:pPr>
              <w:pStyle w:val="BodyText"/>
            </w:pPr>
          </w:p>
        </w:tc>
      </w:tr>
      <w:tr w:rsidR="00330954" w:rsidTr="00330954">
        <w:tc>
          <w:tcPr>
            <w:tcW w:w="2972" w:type="dxa"/>
          </w:tcPr>
          <w:p w:rsidR="00330954" w:rsidRDefault="00330954" w:rsidP="00330954">
            <w:pPr>
              <w:pStyle w:val="BodyText"/>
              <w:rPr>
                <w:i/>
              </w:rPr>
            </w:pPr>
            <w:r>
              <w:rPr>
                <w:i/>
              </w:rPr>
              <w:t>Security</w:t>
            </w:r>
          </w:p>
        </w:tc>
        <w:tc>
          <w:tcPr>
            <w:tcW w:w="6378" w:type="dxa"/>
          </w:tcPr>
          <w:p w:rsidR="00330954" w:rsidRDefault="00330954" w:rsidP="00330954">
            <w:pPr>
              <w:pStyle w:val="BodyText"/>
            </w:pPr>
          </w:p>
        </w:tc>
      </w:tr>
      <w:tr w:rsidR="00330954" w:rsidTr="00330954">
        <w:tc>
          <w:tcPr>
            <w:tcW w:w="2972" w:type="dxa"/>
          </w:tcPr>
          <w:p w:rsidR="00330954" w:rsidRDefault="00430966" w:rsidP="00330954">
            <w:pPr>
              <w:pStyle w:val="BodyText"/>
              <w:rPr>
                <w:i/>
              </w:rPr>
            </w:pPr>
            <w:r>
              <w:rPr>
                <w:i/>
              </w:rPr>
              <w:t>Data object content verification</w:t>
            </w:r>
          </w:p>
        </w:tc>
        <w:tc>
          <w:tcPr>
            <w:tcW w:w="6378" w:type="dxa"/>
          </w:tcPr>
          <w:p w:rsidR="00330954" w:rsidRDefault="00330954" w:rsidP="00330954">
            <w:pPr>
              <w:pStyle w:val="BodyText"/>
            </w:pPr>
          </w:p>
        </w:tc>
      </w:tr>
      <w:bookmarkEnd w:id="19"/>
    </w:tbl>
    <w:p w:rsidR="00330954" w:rsidRDefault="00330954">
      <w:pPr>
        <w:pStyle w:val="BodyText"/>
      </w:pPr>
    </w:p>
    <w:p w:rsidR="00010BE0" w:rsidRDefault="00430966" w:rsidP="00C05125">
      <w:pPr>
        <w:pStyle w:val="BodyText"/>
      </w:pPr>
      <w:bookmarkStart w:id="20" w:name="modified-model"/>
      <w:bookmarkEnd w:id="20"/>
      <w:r>
        <w:t>Combined this presents a data lifecycle model that can be visualized as follows:</w:t>
      </w:r>
    </w:p>
    <w:p w:rsidR="003A1F3A" w:rsidRDefault="003A1F3A" w:rsidP="003A1F3A">
      <w:pPr>
        <w:pStyle w:val="BodyText"/>
        <w:keepNext/>
      </w:pPr>
      <w:r>
        <w:object w:dxaOrig="20238" w:dyaOrig="105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5pt;height:243.65pt" o:ole="">
            <v:imagedata r:id="rId13" o:title=""/>
          </v:shape>
          <o:OLEObject Type="Embed" ProgID="Visio.Drawing.15" ShapeID="_x0000_i1025" DrawAspect="Content" ObjectID="_1600758321" r:id="rId14"/>
        </w:object>
      </w:r>
    </w:p>
    <w:p w:rsidR="00430966" w:rsidRDefault="003A1F3A" w:rsidP="003A1F3A">
      <w:pPr>
        <w:pStyle w:val="Caption"/>
      </w:pPr>
      <w:r>
        <w:t xml:space="preserve">Figure </w:t>
      </w:r>
      <w:fldSimple w:instr=" SEQ Figure \* ARABIC ">
        <w:r>
          <w:rPr>
            <w:noProof/>
          </w:rPr>
          <w:t>5</w:t>
        </w:r>
      </w:fldSimple>
      <w:r>
        <w:t xml:space="preserve"> Data Lifecycle Model (DLM)</w:t>
      </w:r>
    </w:p>
    <w:p w:rsidR="00010BE0" w:rsidRDefault="002D0EFA">
      <w:pPr>
        <w:pStyle w:val="Heading1"/>
      </w:pPr>
      <w:bookmarkStart w:id="21" w:name="conclusion"/>
      <w:bookmarkEnd w:id="21"/>
      <w:r>
        <w:t>Conclusion</w:t>
      </w:r>
    </w:p>
    <w:p w:rsidR="00C05125" w:rsidRDefault="00C05125" w:rsidP="00C05125">
      <w:bookmarkStart w:id="22" w:name="appendix"/>
      <w:bookmarkEnd w:id="22"/>
      <w:r>
        <w:t xml:space="preserve">It is the opinion of the author that this the review of this topic has been only </w:t>
      </w:r>
      <w:proofErr w:type="spellStart"/>
      <w:r>
        <w:t>curcory</w:t>
      </w:r>
      <w:proofErr w:type="spellEnd"/>
      <w:r>
        <w:t xml:space="preserve"> and further research would be valuable.  That said the sample of literature surveyed suggests that the body of research to date has been focused on research practices and not practice in the public or private sector. Further work in these sectors would be valuable.</w:t>
      </w:r>
    </w:p>
    <w:p w:rsidR="003A25E4" w:rsidRPr="003A1F3A" w:rsidRDefault="00C05125">
      <w:r>
        <w:t>That said for all the limitations of the shortcomings of the research the model produced is sufficient to conduct the next stage of research which is to define a model for data lifecycle cost modeling and data lifecycle value modeling.</w:t>
      </w:r>
      <w:bookmarkStart w:id="23" w:name="bibliography"/>
      <w:bookmarkStart w:id="24" w:name="_GoBack"/>
      <w:bookmarkEnd w:id="23"/>
      <w:bookmarkEnd w:id="24"/>
      <w:r w:rsidR="003A25E4">
        <w:br w:type="page"/>
      </w:r>
    </w:p>
    <w:p w:rsidR="00010BE0" w:rsidRDefault="002D0EFA">
      <w:pPr>
        <w:pStyle w:val="Heading1"/>
      </w:pPr>
      <w:r>
        <w:lastRenderedPageBreak/>
        <w:t>Bibliography</w:t>
      </w:r>
    </w:p>
    <w:p w:rsidR="000631D5" w:rsidRPr="000631D5" w:rsidRDefault="003A25E4" w:rsidP="000631D5">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0631D5" w:rsidRPr="000631D5">
        <w:rPr>
          <w:rFonts w:ascii="Cambria" w:hAnsi="Cambria" w:cs="Times New Roman"/>
          <w:noProof/>
        </w:rPr>
        <w:t xml:space="preserve">Balasubramanian, J., Belker, S., Chauhan, S., Colombo, T., Hansson, F., Inampudi, S., … Kässer, M. (2016). Car data: paving the way to value-creating mobility. </w:t>
      </w:r>
      <w:r w:rsidR="000631D5" w:rsidRPr="000631D5">
        <w:rPr>
          <w:rFonts w:ascii="Cambria" w:hAnsi="Cambria" w:cs="Times New Roman"/>
          <w:i/>
          <w:iCs/>
          <w:noProof/>
        </w:rPr>
        <w:t>McKinsey &amp; Company</w:t>
      </w:r>
      <w:r w:rsidR="000631D5" w:rsidRPr="000631D5">
        <w:rPr>
          <w:rFonts w:ascii="Cambria" w:hAnsi="Cambria" w:cs="Times New Roman"/>
          <w:noProof/>
        </w:rPr>
        <w:t>, (March). Retrieved from https://www.mckinsey.com/~/media/McKinsey/Industries/Automotive and Assembly/Our Insights/Creating value from car data/Creating value from car data.ashx</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Ball, A. (2012). Review of Data Management Lifecycle Models., 15. Retrieved from https://purehost.bath.ac.uk/ws/portalfiles/portal/206543/redm1rep120110ab10.pdf</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Bloomberg Professional Services. (2015). 7 phases of a data life cycle | Bloomberg Professional Services. Retrieved July 16, 2018, from https://www.bloomberg.com/professional/blog/7-phases-of-a-data-life-cycle/</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Data Documentation Initiative. (n.d.). Retrieved October 6, 2018, from http://www.ddialliance.org/</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FINRA. (2014). </w:t>
      </w:r>
      <w:r w:rsidRPr="000631D5">
        <w:rPr>
          <w:rFonts w:ascii="Cambria" w:hAnsi="Cambria" w:cs="Times New Roman"/>
          <w:i/>
          <w:iCs/>
          <w:noProof/>
        </w:rPr>
        <w:t>Records to be preserved by certain exchange members, brokers and dealers SEA Rule 17a-4</w:t>
      </w:r>
      <w:r w:rsidRPr="000631D5">
        <w:rPr>
          <w:rFonts w:ascii="Cambria" w:hAnsi="Cambria" w:cs="Times New Roman"/>
          <w:noProof/>
        </w:rPr>
        <w:t>. Retrieved from https://www.finra.org/sites/default/files/SEA.Rule_.17a-4.Interpretations_0_0.pdf</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Higgins, S. (2008). The DCC Curation Lifecycle Model. </w:t>
      </w:r>
      <w:r w:rsidRPr="000631D5">
        <w:rPr>
          <w:rFonts w:ascii="Cambria" w:hAnsi="Cambria" w:cs="Times New Roman"/>
          <w:i/>
          <w:iCs/>
          <w:noProof/>
        </w:rPr>
        <w:t>International Journal of Digital Curation</w:t>
      </w:r>
      <w:r w:rsidRPr="000631D5">
        <w:rPr>
          <w:rFonts w:ascii="Cambria" w:hAnsi="Cambria" w:cs="Times New Roman"/>
          <w:noProof/>
        </w:rPr>
        <w:t xml:space="preserve">, </w:t>
      </w:r>
      <w:r w:rsidRPr="000631D5">
        <w:rPr>
          <w:rFonts w:ascii="Cambria" w:hAnsi="Cambria" w:cs="Times New Roman"/>
          <w:i/>
          <w:iCs/>
          <w:noProof/>
        </w:rPr>
        <w:t>3</w:t>
      </w:r>
      <w:r w:rsidRPr="000631D5">
        <w:rPr>
          <w:rFonts w:ascii="Cambria" w:hAnsi="Cambria" w:cs="Times New Roman"/>
          <w:noProof/>
        </w:rPr>
        <w:t>(1), 134–140. https://doi.org/10.2218/ijdc.v3i1.48</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ITT Star. (2018). IT Datamanagement | ITTStar Consulting LLC. Retrieved October 6, 2018, from http://www.ittstar.com/it_data.html</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Khoso, M. (2016). How Much Data is Produced Every Day? Retrieved August 20, 2017, from http://www.northeastern.edu/levelblog/2016/05/13/how-much-data-produced-every-day/</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Lenhardt, W., Ahalt, S., Blanton, B., Christopherson, L., &amp; Idaszak, R. (2014). Data Management Lifecycle and Software Lifecycle Management in the Context of Conducting Science. </w:t>
      </w:r>
      <w:r w:rsidRPr="000631D5">
        <w:rPr>
          <w:rFonts w:ascii="Cambria" w:hAnsi="Cambria" w:cs="Times New Roman"/>
          <w:i/>
          <w:iCs/>
          <w:noProof/>
        </w:rPr>
        <w:t>Journal of Open Research Software</w:t>
      </w:r>
      <w:r w:rsidRPr="000631D5">
        <w:rPr>
          <w:rFonts w:ascii="Cambria" w:hAnsi="Cambria" w:cs="Times New Roman"/>
          <w:noProof/>
        </w:rPr>
        <w:t xml:space="preserve">, </w:t>
      </w:r>
      <w:r w:rsidRPr="000631D5">
        <w:rPr>
          <w:rFonts w:ascii="Cambria" w:hAnsi="Cambria" w:cs="Times New Roman"/>
          <w:i/>
          <w:iCs/>
          <w:noProof/>
        </w:rPr>
        <w:t>2</w:t>
      </w:r>
      <w:r w:rsidRPr="000631D5">
        <w:rPr>
          <w:rFonts w:ascii="Cambria" w:hAnsi="Cambria" w:cs="Times New Roman"/>
          <w:noProof/>
        </w:rPr>
        <w:t>(1), e15. https://doi.org/10.5334/jors.ax</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Miller, K., Miller, M., Moran, M., &amp; Dai, B. (2018). Data Management Life Cycle, Final report. Retrieved from https://static.tti.tamu.edu/tti.tamu.edu/documents/PRC-17-84-F.pdf</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Modeling the global economic impact of AI | McKinsey. (n.d.). Retrieved September 24, 2018, from https://www.mckinsey.com/featured-insights/artificial-intelligence/notes-from-the-ai-frontier-modeling-the-impact-of-ai-on-the-world-economy</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Moore, G. E. (2007). David C. Brock(Editor). Understanding Moore’s Law: Four Decades of Innovation . x + 160 pp., illus., notes, index. Philadelphia: Chemical Heritage </w:t>
      </w:r>
      <w:r w:rsidRPr="000631D5">
        <w:rPr>
          <w:rFonts w:ascii="Cambria" w:hAnsi="Cambria" w:cs="Times New Roman"/>
          <w:noProof/>
        </w:rPr>
        <w:lastRenderedPageBreak/>
        <w:t xml:space="preserve">Foundation, 2006. $12 (paper). </w:t>
      </w:r>
      <w:r w:rsidRPr="000631D5">
        <w:rPr>
          <w:rFonts w:ascii="Cambria" w:hAnsi="Cambria" w:cs="Times New Roman"/>
          <w:i/>
          <w:iCs/>
          <w:noProof/>
        </w:rPr>
        <w:t>Isis</w:t>
      </w:r>
      <w:r w:rsidRPr="000631D5">
        <w:rPr>
          <w:rFonts w:ascii="Cambria" w:hAnsi="Cambria" w:cs="Times New Roman"/>
          <w:noProof/>
        </w:rPr>
        <w:t xml:space="preserve">, </w:t>
      </w:r>
      <w:r w:rsidRPr="000631D5">
        <w:rPr>
          <w:rFonts w:ascii="Cambria" w:hAnsi="Cambria" w:cs="Times New Roman"/>
          <w:i/>
          <w:iCs/>
          <w:noProof/>
        </w:rPr>
        <w:t>98</w:t>
      </w:r>
      <w:r w:rsidRPr="000631D5">
        <w:rPr>
          <w:rFonts w:ascii="Cambria" w:hAnsi="Cambria" w:cs="Times New Roman"/>
          <w:noProof/>
        </w:rPr>
        <w:t>(4), 887–887. https://doi.org/10.1086/529346</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Nind, T., Galloway, J., McAllister, G., Scobbie, D., Bonney, W., Hall, C., … Jefferson, E. (2018, July 1). The research data management platform (RDMP): A novel, process driven, open-source tool for the management of longitudinal cohorts of clinical data. </w:t>
      </w:r>
      <w:r w:rsidRPr="000631D5">
        <w:rPr>
          <w:rFonts w:ascii="Cambria" w:hAnsi="Cambria" w:cs="Times New Roman"/>
          <w:i/>
          <w:iCs/>
          <w:noProof/>
        </w:rPr>
        <w:t>GigaScience</w:t>
      </w:r>
      <w:r w:rsidRPr="000631D5">
        <w:rPr>
          <w:rFonts w:ascii="Cambria" w:hAnsi="Cambria" w:cs="Times New Roman"/>
          <w:noProof/>
        </w:rPr>
        <w:t>. Oxford University Press. https://doi.org/10.1093/gigascience/giy060</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Radicati, S., &amp; Hoang, Q. (2017). </w:t>
      </w:r>
      <w:r w:rsidRPr="000631D5">
        <w:rPr>
          <w:rFonts w:ascii="Cambria" w:hAnsi="Cambria" w:cs="Times New Roman"/>
          <w:i/>
          <w:iCs/>
          <w:noProof/>
        </w:rPr>
        <w:t>Email Statistics Report, 2017-2021</w:t>
      </w:r>
      <w:r w:rsidRPr="000631D5">
        <w:rPr>
          <w:rFonts w:ascii="Cambria" w:hAnsi="Cambria" w:cs="Times New Roman"/>
          <w:noProof/>
        </w:rPr>
        <w:t xml:space="preserve">. </w:t>
      </w:r>
      <w:r w:rsidRPr="000631D5">
        <w:rPr>
          <w:rFonts w:ascii="Cambria" w:hAnsi="Cambria" w:cs="Times New Roman"/>
          <w:i/>
          <w:iCs/>
          <w:noProof/>
        </w:rPr>
        <w:t>Email Statistics report, 2017-2021 - Executive Summary</w:t>
      </w:r>
      <w:r w:rsidRPr="000631D5">
        <w:rPr>
          <w:rFonts w:ascii="Cambria" w:hAnsi="Cambria" w:cs="Times New Roman"/>
          <w:noProof/>
        </w:rPr>
        <w:t xml:space="preserve"> (Vol. 44). London. Retrieved from http://www.radicati.com</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 xml:space="preserve">Regulatory Notice 17-18 Guidance on Social Networking Websites and Business Communications. (2017). </w:t>
      </w:r>
      <w:r w:rsidRPr="000631D5">
        <w:rPr>
          <w:rFonts w:ascii="Cambria" w:hAnsi="Cambria" w:cs="Times New Roman"/>
          <w:i/>
          <w:iCs/>
          <w:noProof/>
        </w:rPr>
        <w:t>FINRA Regulatory Noticees</w:t>
      </w:r>
      <w:r w:rsidRPr="000631D5">
        <w:rPr>
          <w:rFonts w:ascii="Cambria" w:hAnsi="Cambria" w:cs="Times New Roman"/>
          <w:noProof/>
        </w:rPr>
        <w:t>.</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Sohn, A. (2017). You Want to do What With Your Data? Retrieved September 8, 2018, from https://bigdata.cioreview.com/cxoinsight/you-want-to-do-what-with-your-data-nid-27091-cid-15.html</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Spirion. (n.d.). Data Lifecycle Management (DLM) | Spirion. Retrieved October 6, 2018, from https://www.spirion.com/data-lifecycle-management/</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UK Data Service. (n.d.). UK Data Service » Research data lifestyle. Retrieved October 6, 2018, from https://www.ukdataservice.ac.uk/manage-data/lifecycle</w:t>
      </w:r>
    </w:p>
    <w:p w:rsidR="000631D5" w:rsidRPr="000631D5" w:rsidRDefault="000631D5" w:rsidP="000631D5">
      <w:pPr>
        <w:widowControl w:val="0"/>
        <w:autoSpaceDE w:val="0"/>
        <w:autoSpaceDN w:val="0"/>
        <w:adjustRightInd w:val="0"/>
        <w:spacing w:before="180" w:after="180"/>
        <w:ind w:left="480" w:hanging="480"/>
        <w:rPr>
          <w:rFonts w:ascii="Cambria" w:hAnsi="Cambria" w:cs="Times New Roman"/>
          <w:noProof/>
        </w:rPr>
      </w:pPr>
      <w:r w:rsidRPr="000631D5">
        <w:rPr>
          <w:rFonts w:ascii="Cambria" w:hAnsi="Cambria" w:cs="Times New Roman"/>
          <w:noProof/>
        </w:rPr>
        <w:t>V Cloud News. (2015). Every day Big Data Statistics - 2.5 Quintillion Bytes of Data Created Daily. Retrieved August 20, 2017, from http://www.vcloudnews.com/every-day-big-data-statistics-2-5-quintillion-bytes-of-data-created-daily/</w:t>
      </w:r>
    </w:p>
    <w:p w:rsidR="000631D5" w:rsidRPr="000631D5" w:rsidRDefault="000631D5" w:rsidP="000631D5">
      <w:pPr>
        <w:widowControl w:val="0"/>
        <w:autoSpaceDE w:val="0"/>
        <w:autoSpaceDN w:val="0"/>
        <w:adjustRightInd w:val="0"/>
        <w:spacing w:before="180" w:after="180"/>
        <w:ind w:left="480" w:hanging="480"/>
        <w:rPr>
          <w:rFonts w:ascii="Cambria" w:hAnsi="Cambria"/>
          <w:noProof/>
        </w:rPr>
      </w:pPr>
      <w:r w:rsidRPr="000631D5">
        <w:rPr>
          <w:rFonts w:ascii="Cambria" w:hAnsi="Cambria" w:cs="Times New Roman"/>
          <w:noProof/>
        </w:rPr>
        <w:t xml:space="preserve">Wang, Y., Kung, L. A., &amp; Byrd, T. A. (2018). Big data analytics: Understanding its capabilities and potential benefits for healthcare organizations. </w:t>
      </w:r>
      <w:r w:rsidRPr="000631D5">
        <w:rPr>
          <w:rFonts w:ascii="Cambria" w:hAnsi="Cambria" w:cs="Times New Roman"/>
          <w:i/>
          <w:iCs/>
          <w:noProof/>
        </w:rPr>
        <w:t>Technological Forecasting and Social Change</w:t>
      </w:r>
      <w:r w:rsidRPr="000631D5">
        <w:rPr>
          <w:rFonts w:ascii="Cambria" w:hAnsi="Cambria" w:cs="Times New Roman"/>
          <w:noProof/>
        </w:rPr>
        <w:t xml:space="preserve">, </w:t>
      </w:r>
      <w:r w:rsidRPr="000631D5">
        <w:rPr>
          <w:rFonts w:ascii="Cambria" w:hAnsi="Cambria" w:cs="Times New Roman"/>
          <w:i/>
          <w:iCs/>
          <w:noProof/>
        </w:rPr>
        <w:t>126</w:t>
      </w:r>
      <w:r w:rsidRPr="000631D5">
        <w:rPr>
          <w:rFonts w:ascii="Cambria" w:hAnsi="Cambria" w:cs="Times New Roman"/>
          <w:noProof/>
        </w:rPr>
        <w:t>, 3–13. https://doi.org/10.1016/j.techfore.2015.12.019</w:t>
      </w:r>
    </w:p>
    <w:p w:rsidR="00010BE0" w:rsidRDefault="003A25E4" w:rsidP="003A25E4">
      <w:pPr>
        <w:pStyle w:val="FirstParagraph"/>
      </w:pPr>
      <w:r>
        <w:fldChar w:fldCharType="end"/>
      </w:r>
    </w:p>
    <w:sectPr w:rsidR="00010BE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6AFA" w:rsidRDefault="00F46AFA">
      <w:pPr>
        <w:spacing w:after="0"/>
      </w:pPr>
      <w:r>
        <w:separator/>
      </w:r>
    </w:p>
  </w:endnote>
  <w:endnote w:type="continuationSeparator" w:id="0">
    <w:p w:rsidR="00F46AFA" w:rsidRDefault="00F46A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6AFA" w:rsidRDefault="00F46AFA">
      <w:r>
        <w:separator/>
      </w:r>
    </w:p>
  </w:footnote>
  <w:footnote w:type="continuationSeparator" w:id="0">
    <w:p w:rsidR="00F46AFA" w:rsidRDefault="00F46AFA">
      <w:r>
        <w:continuationSeparator/>
      </w:r>
    </w:p>
  </w:footnote>
  <w:footnote w:id="1">
    <w:p w:rsidR="00330954" w:rsidRDefault="00330954">
      <w:pPr>
        <w:pStyle w:val="FootnoteText"/>
      </w:pPr>
      <w:r>
        <w:rPr>
          <w:rStyle w:val="FootnoteReference"/>
        </w:rPr>
        <w:footnoteRef/>
      </w:r>
      <w:r>
        <w:t xml:space="preserve"> The </w:t>
      </w:r>
      <w:r>
        <w:rPr>
          <w:b/>
        </w:rPr>
        <w:t>zettabyte</w:t>
      </w:r>
      <w:r>
        <w:t> is a multiple of the unit </w:t>
      </w:r>
      <w:hyperlink r:id="rId1">
        <w:r>
          <w:rPr>
            <w:rStyle w:val="Hyperlink"/>
          </w:rPr>
          <w:t>byte</w:t>
        </w:r>
      </w:hyperlink>
      <w:r>
        <w:t> for </w:t>
      </w:r>
      <w:hyperlink r:id="rId2">
        <w:r>
          <w:rPr>
            <w:rStyle w:val="Hyperlink"/>
          </w:rPr>
          <w:t>digital information</w:t>
        </w:r>
      </w:hyperlink>
      <w:r>
        <w:t>. The </w:t>
      </w:r>
      <w:hyperlink r:id="rId3">
        <w:r>
          <w:rPr>
            <w:rStyle w:val="Hyperlink"/>
          </w:rPr>
          <w:t>prefix</w:t>
        </w:r>
      </w:hyperlink>
      <w:r>
        <w:t> </w:t>
      </w:r>
      <w:hyperlink r:id="rId4">
        <w:r>
          <w:rPr>
            <w:rStyle w:val="Hyperlink"/>
          </w:rPr>
          <w:t>zetta</w:t>
        </w:r>
      </w:hyperlink>
      <w:r>
        <w:t> indicates multiplication by the seventh power of 1000 or 1021 in the </w:t>
      </w:r>
      <w:hyperlink r:id="rId5">
        <w:r>
          <w:rPr>
            <w:rStyle w:val="Hyperlink"/>
          </w:rPr>
          <w:t>International System of Units</w:t>
        </w:r>
      </w:hyperlink>
      <w:r>
        <w:t> (SI). A zettabyte is one sextillion bytes. The unit symbol is </w:t>
      </w:r>
      <w:r>
        <w:rPr>
          <w:b/>
        </w:rPr>
        <w:t>ZB</w:t>
      </w:r>
      <w:r>
        <w:t>. 1 ZB = 1000</w:t>
      </w:r>
      <w:r w:rsidRPr="008F2783">
        <w:rPr>
          <w:vertAlign w:val="superscript"/>
        </w:rPr>
        <w:t>7</w:t>
      </w:r>
      <w:r>
        <w:t>bytes = 10</w:t>
      </w:r>
      <w:r w:rsidRPr="008F2783">
        <w:rPr>
          <w:vertAlign w:val="superscript"/>
        </w:rPr>
        <w:t>21</w:t>
      </w:r>
      <w:r>
        <w:t>bytes = 1000000000000000000000bytes.</w:t>
      </w:r>
    </w:p>
    <w:p w:rsidR="00330954" w:rsidRDefault="00330954">
      <w:pPr>
        <w:pStyle w:val="FootnoteText"/>
      </w:pPr>
      <w:r>
        <w:t>A related unit, the </w:t>
      </w:r>
      <w:hyperlink r:id="rId6">
        <w:r>
          <w:rPr>
            <w:rStyle w:val="Hyperlink"/>
          </w:rPr>
          <w:t>zebibyte</w:t>
        </w:r>
      </w:hyperlink>
      <w:r>
        <w:t> (ZiB), using a </w:t>
      </w:r>
      <w:hyperlink r:id="rId7">
        <w:r>
          <w:rPr>
            <w:rStyle w:val="Hyperlink"/>
          </w:rPr>
          <w:t>binary prefix</w:t>
        </w:r>
      </w:hyperlink>
      <w:r>
        <w:t xml:space="preserve">, is equal to 10247 (=270) bytes (approximately 1.181 ZB).(Source: </w:t>
      </w:r>
      <w:hyperlink r:id="rId8">
        <w:r>
          <w:rPr>
            <w:rStyle w:val="Hyperlink"/>
          </w:rPr>
          <w:t>https://en.wikipedia.org/wiki/Zettabyte</w:t>
        </w:r>
      </w:hyperlink>
      <w:r>
        <w:t>)</w:t>
      </w:r>
    </w:p>
  </w:footnote>
  <w:footnote w:id="2">
    <w:p w:rsidR="00330954" w:rsidRDefault="00330954">
      <w:pPr>
        <w:pStyle w:val="FootnoteText"/>
      </w:pPr>
      <w:r>
        <w:rPr>
          <w:rStyle w:val="FootnoteReference"/>
        </w:rPr>
        <w:footnoteRef/>
      </w:r>
      <w:r>
        <w:t xml:space="preserve"> Secure may imply encryption. In the original model this is part of the previous ste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F66526C"/>
    <w:multiLevelType w:val="multilevel"/>
    <w:tmpl w:val="6C2438B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E7CFE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511D809"/>
    <w:multiLevelType w:val="multilevel"/>
    <w:tmpl w:val="0CFC95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F3963C2"/>
    <w:multiLevelType w:val="hybridMultilevel"/>
    <w:tmpl w:val="9184FF8A"/>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C06DCD"/>
    <w:multiLevelType w:val="hybridMultilevel"/>
    <w:tmpl w:val="B080CE0E"/>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9CB5693"/>
    <w:multiLevelType w:val="multilevel"/>
    <w:tmpl w:val="C6EE25B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77B77BEB"/>
    <w:multiLevelType w:val="hybridMultilevel"/>
    <w:tmpl w:val="9028D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0BE0"/>
    <w:rsid w:val="00011C8B"/>
    <w:rsid w:val="000631D5"/>
    <w:rsid w:val="00097D16"/>
    <w:rsid w:val="000D2B69"/>
    <w:rsid w:val="001220D1"/>
    <w:rsid w:val="00153211"/>
    <w:rsid w:val="002D0EFA"/>
    <w:rsid w:val="00330954"/>
    <w:rsid w:val="003A1F3A"/>
    <w:rsid w:val="003A25E4"/>
    <w:rsid w:val="003B3E10"/>
    <w:rsid w:val="00430966"/>
    <w:rsid w:val="0046186F"/>
    <w:rsid w:val="004E29B3"/>
    <w:rsid w:val="00580F08"/>
    <w:rsid w:val="00590D07"/>
    <w:rsid w:val="00611C4C"/>
    <w:rsid w:val="0071518B"/>
    <w:rsid w:val="00784D58"/>
    <w:rsid w:val="00836326"/>
    <w:rsid w:val="008D6863"/>
    <w:rsid w:val="008F2783"/>
    <w:rsid w:val="009063C1"/>
    <w:rsid w:val="009E6E1F"/>
    <w:rsid w:val="00A574FE"/>
    <w:rsid w:val="00B06112"/>
    <w:rsid w:val="00B204AE"/>
    <w:rsid w:val="00B26D4A"/>
    <w:rsid w:val="00B86B75"/>
    <w:rsid w:val="00BC48D5"/>
    <w:rsid w:val="00C05125"/>
    <w:rsid w:val="00C13480"/>
    <w:rsid w:val="00C36279"/>
    <w:rsid w:val="00DB79DC"/>
    <w:rsid w:val="00E315A3"/>
    <w:rsid w:val="00EA0345"/>
    <w:rsid w:val="00F3798A"/>
    <w:rsid w:val="00F4345A"/>
    <w:rsid w:val="00F46AF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711D6D"/>
  <w15:docId w15:val="{BD2B9058-0CD6-4350-AE9E-69DEBE814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8F278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574F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Visio_Drawing.vsdx"/></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Zettabyte" TargetMode="External"/><Relationship Id="rId3" Type="http://schemas.openxmlformats.org/officeDocument/2006/relationships/hyperlink" Target="https://en.wikipedia.org/wiki/SI_prefix" TargetMode="External"/><Relationship Id="rId7" Type="http://schemas.openxmlformats.org/officeDocument/2006/relationships/hyperlink" Target="https://en.wikipedia.org/wiki/Binary_prefix" TargetMode="External"/><Relationship Id="rId2" Type="http://schemas.openxmlformats.org/officeDocument/2006/relationships/hyperlink" Target="https://en.wikipedia.org/wiki/Computer_data_storage" TargetMode="External"/><Relationship Id="rId1" Type="http://schemas.openxmlformats.org/officeDocument/2006/relationships/hyperlink" Target="https://en.wikipedia.org/wiki/Byte" TargetMode="External"/><Relationship Id="rId6" Type="http://schemas.openxmlformats.org/officeDocument/2006/relationships/hyperlink" Target="https://en.wikipedia.org/wiki/Zebibyte" TargetMode="External"/><Relationship Id="rId5" Type="http://schemas.openxmlformats.org/officeDocument/2006/relationships/hyperlink" Target="https://en.wikipedia.org/wiki/International_System_of_Units" TargetMode="External"/><Relationship Id="rId4" Type="http://schemas.openxmlformats.org/officeDocument/2006/relationships/hyperlink" Target="https://en.wikipedia.org/wiki/Zet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7C0CCB-D9CF-473A-81D3-68D736FB1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18</Pages>
  <Words>8486</Words>
  <Characters>4837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Seahorse:
Project One Report</vt:lpstr>
    </vt:vector>
  </TitlesOfParts>
  <Company/>
  <LinksUpToDate>false</LinksUpToDate>
  <CharactersWithSpaces>5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horse:
Project One Report</dc:title>
  <dc:creator>Michael McGrath</dc:creator>
  <cp:lastModifiedBy>Michael McGrath</cp:lastModifiedBy>
  <cp:revision>8</cp:revision>
  <dcterms:created xsi:type="dcterms:W3CDTF">2018-10-06T16:14:00Z</dcterms:created>
  <dcterms:modified xsi:type="dcterms:W3CDTF">2018-10-11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1867c-c91d-3702-955d-d39cd40257e7</vt:lpwstr>
  </property>
  <property fmtid="{D5CDD505-2E9C-101B-9397-08002B2CF9AE}" pid="24" name="Mendeley Citation Style_1">
    <vt:lpwstr>http://www.zotero.org/styles/apa</vt:lpwstr>
  </property>
</Properties>
</file>